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7BDC9" w14:textId="77777777" w:rsidR="006360CC" w:rsidRPr="00741FAE" w:rsidRDefault="006360CC" w:rsidP="00AE3659">
      <w:pPr>
        <w:rPr>
          <w:szCs w:val="26"/>
        </w:rPr>
      </w:pPr>
      <w:r w:rsidRPr="00741FAE">
        <w:rPr>
          <w:noProof/>
          <w:szCs w:val="26"/>
        </w:rPr>
        <mc:AlternateContent>
          <mc:Choice Requires="wpg">
            <w:drawing>
              <wp:anchor distT="0" distB="0" distL="114300" distR="114300" simplePos="0" relativeHeight="251650048" behindDoc="1" locked="0" layoutInCell="1" allowOverlap="1" wp14:anchorId="505932BE" wp14:editId="2177019A">
                <wp:simplePos x="0" y="0"/>
                <wp:positionH relativeFrom="page">
                  <wp:posOffset>466090</wp:posOffset>
                </wp:positionH>
                <wp:positionV relativeFrom="page">
                  <wp:posOffset>457200</wp:posOffset>
                </wp:positionV>
                <wp:extent cx="6864788" cy="9142730"/>
                <wp:effectExtent l="0" t="0" r="2540" b="1270"/>
                <wp:wrapNone/>
                <wp:docPr id="193" name="Group 193"/>
                <wp:cNvGraphicFramePr/>
                <a:graphic xmlns:a="http://schemas.openxmlformats.org/drawingml/2006/main">
                  <a:graphicData uri="http://schemas.microsoft.com/office/word/2010/wordprocessingGroup">
                    <wpg:wgp>
                      <wpg:cNvGrpSpPr/>
                      <wpg:grpSpPr>
                        <a:xfrm>
                          <a:off x="0" y="0"/>
                          <a:ext cx="6864788" cy="9142730"/>
                          <a:chOff x="0" y="0"/>
                          <a:chExt cx="6864788" cy="9142730"/>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667250"/>
                            <a:ext cx="6858000" cy="447548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526458" w14:textId="77777777" w:rsidR="00C76E2B" w:rsidRDefault="00C76E2B" w:rsidP="006360CC">
                              <w:pPr>
                                <w:pStyle w:val="NoSpacing"/>
                                <w:spacing w:before="120"/>
                                <w:jc w:val="center"/>
                                <w:rPr>
                                  <w:color w:val="FFFFFF" w:themeColor="background1"/>
                                </w:rPr>
                              </w:pPr>
                            </w:p>
                            <w:p w14:paraId="4DE0405C" w14:textId="77777777" w:rsidR="00C76E2B" w:rsidRDefault="00C76E2B" w:rsidP="006360CC">
                              <w:pPr>
                                <w:pStyle w:val="NoSpacing"/>
                                <w:spacing w:before="120"/>
                                <w:jc w:val="center"/>
                                <w:rPr>
                                  <w:color w:val="FFFFFF" w:themeColor="background1"/>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788" y="2381250"/>
                            <a:ext cx="6858000" cy="22002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b/>
                                  <w:caps/>
                                  <w:color w:val="4472C4" w:themeColor="accent1"/>
                                  <w:sz w:val="72"/>
                                  <w:szCs w:val="72"/>
                                </w:rPr>
                                <w:alias w:val="Title"/>
                                <w:tag w:val=""/>
                                <w:id w:val="1425767328"/>
                                <w:dataBinding w:prefixMappings="xmlns:ns0='http://purl.org/dc/elements/1.1/' xmlns:ns1='http://schemas.openxmlformats.org/package/2006/metadata/core-properties' " w:xpath="/ns1:coreProperties[1]/ns0:title[1]" w:storeItemID="{6C3C8BC8-F283-45AE-878A-BAB7291924A1}"/>
                                <w:text/>
                              </w:sdtPr>
                              <w:sdtEndPr/>
                              <w:sdtContent>
                                <w:p w14:paraId="5E98785E" w14:textId="2D2B9AA7" w:rsidR="00C76E2B" w:rsidRDefault="00C76E2B" w:rsidP="006360CC">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b/>
                                      <w:caps/>
                                      <w:color w:val="4472C4" w:themeColor="accent1"/>
                                      <w:sz w:val="72"/>
                                      <w:szCs w:val="72"/>
                                    </w:rPr>
                                    <w:t>Báo cáo đồ án</w:t>
                                  </w:r>
                                </w:p>
                              </w:sdtContent>
                            </w:sdt>
                            <w:p w14:paraId="56B48DAD" w14:textId="69AEB29E" w:rsidR="00C76E2B" w:rsidRPr="00AC27BB" w:rsidRDefault="00C76E2B" w:rsidP="006360CC">
                              <w:pPr>
                                <w:pStyle w:val="NoSpacing"/>
                                <w:jc w:val="center"/>
                                <w:rPr>
                                  <w:rFonts w:asciiTheme="majorHAnsi" w:eastAsiaTheme="majorEastAsia" w:hAnsiTheme="majorHAnsi" w:cstheme="majorBidi"/>
                                  <w:caps/>
                                  <w:color w:val="4472C4" w:themeColor="accent1"/>
                                  <w:sz w:val="50"/>
                                  <w:szCs w:val="50"/>
                                </w:rPr>
                              </w:pPr>
                              <w:r>
                                <w:rPr>
                                  <w:rFonts w:asciiTheme="majorHAnsi" w:eastAsiaTheme="majorEastAsia" w:hAnsiTheme="majorHAnsi" w:cstheme="majorBidi"/>
                                  <w:caps/>
                                  <w:color w:val="4472C4" w:themeColor="accent1"/>
                                  <w:sz w:val="50"/>
                                  <w:szCs w:val="50"/>
                                </w:rPr>
                                <w:t>PANORAMA STITCHING</w:t>
                              </w:r>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0</wp14:pctHeight>
                </wp14:sizeRelV>
              </wp:anchor>
            </w:drawing>
          </mc:Choice>
          <mc:Fallback>
            <w:pict>
              <v:group w14:anchorId="505932BE" id="Group 193" o:spid="_x0000_s1026" style="position:absolute;left:0;text-align:left;margin-left:36.7pt;margin-top:36pt;width:540.55pt;height:719.9pt;z-index:-251666432;mso-width-percent:882;mso-position-horizontal-relative:page;mso-position-vertical-relative:page;mso-width-percent:882" coordsize="68647,914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6672;width:68580;height:4475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p w14:paraId="22526458" w14:textId="77777777" w:rsidR="00C76E2B" w:rsidRDefault="00C76E2B" w:rsidP="006360CC">
                        <w:pPr>
                          <w:pStyle w:val="NoSpacing"/>
                          <w:spacing w:before="120"/>
                          <w:jc w:val="center"/>
                          <w:rPr>
                            <w:color w:val="FFFFFF" w:themeColor="background1"/>
                          </w:rPr>
                        </w:pPr>
                      </w:p>
                      <w:p w14:paraId="4DE0405C" w14:textId="77777777" w:rsidR="00C76E2B" w:rsidRDefault="00C76E2B" w:rsidP="006360CC">
                        <w:pPr>
                          <w:pStyle w:val="NoSpacing"/>
                          <w:spacing w:before="120"/>
                          <w:jc w:val="center"/>
                          <w:rPr>
                            <w:color w:val="FFFFFF" w:themeColor="background1"/>
                          </w:rPr>
                        </w:pPr>
                      </w:p>
                    </w:txbxContent>
                  </v:textbox>
                </v:rect>
                <v:shapetype id="_x0000_t202" coordsize="21600,21600" o:spt="202" path="m,l,21600r21600,l21600,xe">
                  <v:stroke joinstyle="miter"/>
                  <v:path gradientshapeok="t" o:connecttype="rect"/>
                </v:shapetype>
                <v:shape id="Text Box 196" o:spid="_x0000_s1029" type="#_x0000_t202" style="position:absolute;left:67;top:23812;width:68580;height:220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b/>
                            <w:caps/>
                            <w:color w:val="4472C4" w:themeColor="accent1"/>
                            <w:sz w:val="72"/>
                            <w:szCs w:val="72"/>
                          </w:rPr>
                          <w:alias w:val="Title"/>
                          <w:tag w:val=""/>
                          <w:id w:val="1425767328"/>
                          <w:dataBinding w:prefixMappings="xmlns:ns0='http://purl.org/dc/elements/1.1/' xmlns:ns1='http://schemas.openxmlformats.org/package/2006/metadata/core-properties' " w:xpath="/ns1:coreProperties[1]/ns0:title[1]" w:storeItemID="{6C3C8BC8-F283-45AE-878A-BAB7291924A1}"/>
                          <w:text/>
                        </w:sdtPr>
                        <w:sdtEndPr/>
                        <w:sdtContent>
                          <w:p w14:paraId="5E98785E" w14:textId="2D2B9AA7" w:rsidR="00C76E2B" w:rsidRDefault="00C76E2B" w:rsidP="006360CC">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b/>
                                <w:caps/>
                                <w:color w:val="4472C4" w:themeColor="accent1"/>
                                <w:sz w:val="72"/>
                                <w:szCs w:val="72"/>
                              </w:rPr>
                              <w:t>Báo cáo đồ án</w:t>
                            </w:r>
                          </w:p>
                        </w:sdtContent>
                      </w:sdt>
                      <w:p w14:paraId="56B48DAD" w14:textId="69AEB29E" w:rsidR="00C76E2B" w:rsidRPr="00AC27BB" w:rsidRDefault="00C76E2B" w:rsidP="006360CC">
                        <w:pPr>
                          <w:pStyle w:val="NoSpacing"/>
                          <w:jc w:val="center"/>
                          <w:rPr>
                            <w:rFonts w:asciiTheme="majorHAnsi" w:eastAsiaTheme="majorEastAsia" w:hAnsiTheme="majorHAnsi" w:cstheme="majorBidi"/>
                            <w:caps/>
                            <w:color w:val="4472C4" w:themeColor="accent1"/>
                            <w:sz w:val="50"/>
                            <w:szCs w:val="50"/>
                          </w:rPr>
                        </w:pPr>
                        <w:r>
                          <w:rPr>
                            <w:rFonts w:asciiTheme="majorHAnsi" w:eastAsiaTheme="majorEastAsia" w:hAnsiTheme="majorHAnsi" w:cstheme="majorBidi"/>
                            <w:caps/>
                            <w:color w:val="4472C4" w:themeColor="accent1"/>
                            <w:sz w:val="50"/>
                            <w:szCs w:val="50"/>
                          </w:rPr>
                          <w:t>PANORAMA STITCHING</w:t>
                        </w:r>
                      </w:p>
                    </w:txbxContent>
                  </v:textbox>
                </v:shape>
                <w10:wrap anchorx="page" anchory="page"/>
              </v:group>
            </w:pict>
          </mc:Fallback>
        </mc:AlternateContent>
      </w:r>
      <w:r w:rsidRPr="00741FAE">
        <w:rPr>
          <w:noProof/>
          <w:szCs w:val="26"/>
        </w:rPr>
        <mc:AlternateContent>
          <mc:Choice Requires="wps">
            <w:drawing>
              <wp:anchor distT="45720" distB="45720" distL="114300" distR="114300" simplePos="0" relativeHeight="251651072" behindDoc="0" locked="0" layoutInCell="1" allowOverlap="1" wp14:anchorId="5CD87338" wp14:editId="6D853BDF">
                <wp:simplePos x="0" y="0"/>
                <wp:positionH relativeFrom="margin">
                  <wp:posOffset>76200</wp:posOffset>
                </wp:positionH>
                <wp:positionV relativeFrom="paragraph">
                  <wp:posOffset>-228600</wp:posOffset>
                </wp:positionV>
                <wp:extent cx="596646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6460" cy="1404620"/>
                        </a:xfrm>
                        <a:prstGeom prst="rect">
                          <a:avLst/>
                        </a:prstGeom>
                        <a:noFill/>
                        <a:ln w="9525">
                          <a:noFill/>
                          <a:miter lim="800000"/>
                          <a:headEnd/>
                          <a:tailEnd/>
                        </a:ln>
                      </wps:spPr>
                      <wps:txbx>
                        <w:txbxContent>
                          <w:p w14:paraId="50A464C2" w14:textId="77777777" w:rsidR="00C76E2B" w:rsidRDefault="00C76E2B" w:rsidP="006360CC">
                            <w:pPr>
                              <w:jc w:val="center"/>
                              <w:rPr>
                                <w:color w:val="FFFFFF" w:themeColor="background1"/>
                                <w:sz w:val="40"/>
                                <w:szCs w:val="40"/>
                              </w:rPr>
                            </w:pPr>
                            <w:r>
                              <w:rPr>
                                <w:color w:val="FFFFFF" w:themeColor="background1"/>
                                <w:sz w:val="40"/>
                                <w:szCs w:val="40"/>
                              </w:rPr>
                              <w:t>ĐẠI HỌC QUỐC GIA TP HỒ CHÍ MINH</w:t>
                            </w:r>
                          </w:p>
                          <w:p w14:paraId="4DBA499B" w14:textId="77777777" w:rsidR="00C76E2B" w:rsidRPr="00AC27BB" w:rsidRDefault="00C76E2B" w:rsidP="006360CC">
                            <w:pPr>
                              <w:jc w:val="center"/>
                              <w:rPr>
                                <w:color w:val="FFFFFF" w:themeColor="background1"/>
                                <w:sz w:val="40"/>
                                <w:szCs w:val="40"/>
                              </w:rPr>
                            </w:pPr>
                            <w:r w:rsidRPr="00AC27BB">
                              <w:rPr>
                                <w:color w:val="FFFFFF" w:themeColor="background1"/>
                                <w:sz w:val="40"/>
                                <w:szCs w:val="40"/>
                              </w:rPr>
                              <w:t>TRƯỜNG ĐẠI HỌC CÔNG NGHỆ THÔNG T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D87338" id="Text Box 2" o:spid="_x0000_s1030" type="#_x0000_t202" style="position:absolute;left:0;text-align:left;margin-left:6pt;margin-top:-18pt;width:469.8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" filled="f" stroked="f">
                <v:textbox style="mso-fit-shape-to-text:t">
                  <w:txbxContent>
                    <w:p w14:paraId="50A464C2" w14:textId="77777777" w:rsidR="00C76E2B" w:rsidRDefault="00C76E2B" w:rsidP="006360CC">
                      <w:pPr>
                        <w:jc w:val="center"/>
                        <w:rPr>
                          <w:color w:val="FFFFFF" w:themeColor="background1"/>
                          <w:sz w:val="40"/>
                          <w:szCs w:val="40"/>
                        </w:rPr>
                      </w:pPr>
                      <w:r>
                        <w:rPr>
                          <w:color w:val="FFFFFF" w:themeColor="background1"/>
                          <w:sz w:val="40"/>
                          <w:szCs w:val="40"/>
                        </w:rPr>
                        <w:t>ĐẠI HỌC QUỐC GIA TP HỒ CHÍ MINH</w:t>
                      </w:r>
                    </w:p>
                    <w:p w14:paraId="4DBA499B" w14:textId="77777777" w:rsidR="00C76E2B" w:rsidRPr="00AC27BB" w:rsidRDefault="00C76E2B" w:rsidP="006360CC">
                      <w:pPr>
                        <w:jc w:val="center"/>
                        <w:rPr>
                          <w:color w:val="FFFFFF" w:themeColor="background1"/>
                          <w:sz w:val="40"/>
                          <w:szCs w:val="40"/>
                        </w:rPr>
                      </w:pPr>
                      <w:r w:rsidRPr="00AC27BB">
                        <w:rPr>
                          <w:color w:val="FFFFFF" w:themeColor="background1"/>
                          <w:sz w:val="40"/>
                          <w:szCs w:val="40"/>
                        </w:rPr>
                        <w:t>TRƯỜNG ĐẠI HỌC CÔNG NGHỆ THÔNG TIN</w:t>
                      </w:r>
                    </w:p>
                  </w:txbxContent>
                </v:textbox>
                <w10:wrap anchorx="margin"/>
              </v:shape>
            </w:pict>
          </mc:Fallback>
        </mc:AlternateContent>
      </w:r>
    </w:p>
    <w:sdt>
      <w:sdtPr>
        <w:rPr>
          <w:szCs w:val="26"/>
        </w:rPr>
        <w:id w:val="-1042439642"/>
        <w:docPartObj>
          <w:docPartGallery w:val="Cover Pages"/>
          <w:docPartUnique/>
        </w:docPartObj>
      </w:sdtPr>
      <w:sdtEndPr/>
      <w:sdtContent>
        <w:p w14:paraId="16A88B15" w14:textId="77777777" w:rsidR="006360CC" w:rsidRPr="00741FAE" w:rsidRDefault="006360CC" w:rsidP="00AE3659">
          <w:pPr>
            <w:rPr>
              <w:noProof/>
              <w:szCs w:val="26"/>
            </w:rPr>
          </w:pPr>
        </w:p>
        <w:p w14:paraId="5AEC6DE8" w14:textId="546C5FBB" w:rsidR="006360CC" w:rsidRPr="00741FAE" w:rsidRDefault="0000339F" w:rsidP="00AE3659">
          <w:pPr>
            <w:rPr>
              <w:szCs w:val="26"/>
            </w:rPr>
          </w:pPr>
        </w:p>
      </w:sdtContent>
    </w:sdt>
    <w:p w14:paraId="3B414FD9" w14:textId="77777777" w:rsidR="006360CC" w:rsidRPr="00741FAE" w:rsidRDefault="006360CC" w:rsidP="00AE3659">
      <w:pPr>
        <w:rPr>
          <w:szCs w:val="26"/>
        </w:rPr>
      </w:pPr>
      <w:r w:rsidRPr="00741FAE">
        <w:rPr>
          <w:noProof/>
          <w:szCs w:val="26"/>
        </w:rPr>
        <w:drawing>
          <wp:anchor distT="0" distB="0" distL="114300" distR="114300" simplePos="0" relativeHeight="251656192" behindDoc="0" locked="0" layoutInCell="1" allowOverlap="1" wp14:anchorId="2BDB0D01" wp14:editId="2B56CC6E">
            <wp:simplePos x="0" y="0"/>
            <wp:positionH relativeFrom="margin">
              <wp:posOffset>2486025</wp:posOffset>
            </wp:positionH>
            <wp:positionV relativeFrom="paragraph">
              <wp:posOffset>179705</wp:posOffset>
            </wp:positionV>
            <wp:extent cx="967740" cy="799465"/>
            <wp:effectExtent l="0" t="0" r="3810" b="63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i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67740" cy="799465"/>
                    </a:xfrm>
                    <a:prstGeom prst="rect">
                      <a:avLst/>
                    </a:prstGeom>
                  </pic:spPr>
                </pic:pic>
              </a:graphicData>
            </a:graphic>
            <wp14:sizeRelH relativeFrom="margin">
              <wp14:pctWidth>0</wp14:pctWidth>
            </wp14:sizeRelH>
            <wp14:sizeRelV relativeFrom="margin">
              <wp14:pctHeight>0</wp14:pctHeight>
            </wp14:sizeRelV>
          </wp:anchor>
        </w:drawing>
      </w:r>
    </w:p>
    <w:p w14:paraId="53A10741" w14:textId="77777777" w:rsidR="006360CC" w:rsidRPr="00741FAE" w:rsidRDefault="006360CC" w:rsidP="00AE3659">
      <w:pPr>
        <w:rPr>
          <w:szCs w:val="26"/>
        </w:rPr>
      </w:pPr>
    </w:p>
    <w:p w14:paraId="63A03721" w14:textId="77777777" w:rsidR="006360CC" w:rsidRPr="00741FAE" w:rsidRDefault="006360CC" w:rsidP="00AE3659">
      <w:pPr>
        <w:rPr>
          <w:szCs w:val="26"/>
        </w:rPr>
      </w:pPr>
    </w:p>
    <w:p w14:paraId="146FEA1F" w14:textId="77777777" w:rsidR="006360CC" w:rsidRPr="00741FAE" w:rsidRDefault="006360CC" w:rsidP="00AE3659">
      <w:pPr>
        <w:rPr>
          <w:szCs w:val="26"/>
        </w:rPr>
      </w:pPr>
    </w:p>
    <w:p w14:paraId="247567C7" w14:textId="77777777" w:rsidR="006360CC" w:rsidRPr="00741FAE" w:rsidRDefault="006360CC" w:rsidP="00AE3659">
      <w:pPr>
        <w:rPr>
          <w:szCs w:val="26"/>
        </w:rPr>
      </w:pPr>
    </w:p>
    <w:p w14:paraId="471AFFD4" w14:textId="77777777" w:rsidR="006360CC" w:rsidRPr="00741FAE" w:rsidRDefault="006360CC" w:rsidP="00AE3659">
      <w:pPr>
        <w:rPr>
          <w:szCs w:val="26"/>
        </w:rPr>
      </w:pPr>
    </w:p>
    <w:p w14:paraId="71D54D3E" w14:textId="77777777" w:rsidR="006360CC" w:rsidRPr="00741FAE" w:rsidRDefault="006360CC" w:rsidP="00AE3659">
      <w:pPr>
        <w:rPr>
          <w:szCs w:val="26"/>
        </w:rPr>
      </w:pPr>
    </w:p>
    <w:p w14:paraId="1F012C93" w14:textId="77777777" w:rsidR="006360CC" w:rsidRPr="00741FAE" w:rsidRDefault="006360CC" w:rsidP="00AE3659">
      <w:pPr>
        <w:rPr>
          <w:szCs w:val="26"/>
        </w:rPr>
      </w:pPr>
    </w:p>
    <w:p w14:paraId="0B17D05B" w14:textId="77777777" w:rsidR="006360CC" w:rsidRPr="00741FAE" w:rsidRDefault="006360CC" w:rsidP="00AE3659">
      <w:pPr>
        <w:rPr>
          <w:szCs w:val="26"/>
        </w:rPr>
      </w:pPr>
    </w:p>
    <w:p w14:paraId="2BA0FB71" w14:textId="59E8F41E" w:rsidR="006360CC" w:rsidRPr="00741FAE" w:rsidRDefault="006360CC" w:rsidP="00AE3659">
      <w:pPr>
        <w:rPr>
          <w:szCs w:val="26"/>
        </w:rPr>
      </w:pPr>
    </w:p>
    <w:p w14:paraId="59DAE35C" w14:textId="58E9FE29" w:rsidR="006360CC" w:rsidRPr="00741FAE" w:rsidRDefault="003C11FE" w:rsidP="00AE3659">
      <w:pPr>
        <w:rPr>
          <w:szCs w:val="26"/>
        </w:rPr>
      </w:pPr>
      <w:r w:rsidRPr="00741FAE">
        <w:rPr>
          <w:noProof/>
          <w:szCs w:val="26"/>
        </w:rPr>
        <mc:AlternateContent>
          <mc:Choice Requires="wps">
            <w:drawing>
              <wp:anchor distT="45720" distB="45720" distL="114300" distR="114300" simplePos="0" relativeHeight="251652096" behindDoc="0" locked="0" layoutInCell="1" allowOverlap="1" wp14:anchorId="344A7542" wp14:editId="3BED5986">
                <wp:simplePos x="0" y="0"/>
                <wp:positionH relativeFrom="margin">
                  <wp:posOffset>0</wp:posOffset>
                </wp:positionH>
                <wp:positionV relativeFrom="paragraph">
                  <wp:posOffset>13970</wp:posOffset>
                </wp:positionV>
                <wp:extent cx="3040380" cy="14046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0380" cy="1404620"/>
                        </a:xfrm>
                        <a:prstGeom prst="rect">
                          <a:avLst/>
                        </a:prstGeom>
                        <a:noFill/>
                        <a:ln w="9525">
                          <a:noFill/>
                          <a:miter lim="800000"/>
                          <a:headEnd/>
                          <a:tailEnd/>
                        </a:ln>
                      </wps:spPr>
                      <wps:txbx>
                        <w:txbxContent>
                          <w:p w14:paraId="05CE9975" w14:textId="184EDDD2" w:rsidR="00C76E2B" w:rsidRDefault="00C76E2B" w:rsidP="006360CC">
                            <w:pPr>
                              <w:rPr>
                                <w:color w:val="FFFFFF" w:themeColor="background1"/>
                              </w:rPr>
                            </w:pPr>
                            <w:r w:rsidRPr="00AC27BB">
                              <w:rPr>
                                <w:color w:val="FFFFFF" w:themeColor="background1"/>
                              </w:rPr>
                              <w:t xml:space="preserve">Môn: </w:t>
                            </w:r>
                            <w:r>
                              <w:rPr>
                                <w:color w:val="FFFFFF" w:themeColor="background1"/>
                              </w:rPr>
                              <w:t>Nhập môn Thị giác Máy tính</w:t>
                            </w:r>
                            <w:r>
                              <w:rPr>
                                <w:color w:val="FFFFFF" w:themeColor="background1"/>
                              </w:rPr>
                              <w:tab/>
                            </w:r>
                          </w:p>
                          <w:p w14:paraId="61E1CE48" w14:textId="77777777" w:rsidR="00C76E2B" w:rsidRPr="00AC27BB" w:rsidRDefault="00C76E2B" w:rsidP="006360CC">
                            <w:pPr>
                              <w:rPr>
                                <w:color w:val="FFFFFF" w:themeColor="background1"/>
                              </w:rPr>
                            </w:pPr>
                            <w:r>
                              <w:rPr>
                                <w:color w:val="FFFFFF" w:themeColor="background1"/>
                              </w:rPr>
                              <w:t>Lớp: KHTN2017</w:t>
                            </w:r>
                          </w:p>
                          <w:p w14:paraId="2EB38383" w14:textId="2CECDE4D" w:rsidR="00C76E2B" w:rsidRPr="00AC27BB" w:rsidRDefault="00C76E2B" w:rsidP="006360CC">
                            <w:pPr>
                              <w:rPr>
                                <w:color w:val="FFFFFF" w:themeColor="background1"/>
                              </w:rPr>
                            </w:pPr>
                            <w:r w:rsidRPr="00AC27BB">
                              <w:rPr>
                                <w:color w:val="FFFFFF" w:themeColor="background1"/>
                              </w:rPr>
                              <w:t xml:space="preserve">Mã lớp: </w:t>
                            </w:r>
                            <w:r w:rsidRPr="003C11FE">
                              <w:rPr>
                                <w:color w:val="FFFFFF" w:themeColor="background1"/>
                              </w:rPr>
                              <w:t>CS231.K11.KHTN</w:t>
                            </w:r>
                          </w:p>
                          <w:p w14:paraId="37C90CE3" w14:textId="016868F8" w:rsidR="00C76E2B" w:rsidRPr="00AC27BB" w:rsidRDefault="00C76E2B" w:rsidP="006360CC">
                            <w:pPr>
                              <w:rPr>
                                <w:color w:val="FFFFFF" w:themeColor="background1"/>
                              </w:rPr>
                            </w:pPr>
                            <w:r w:rsidRPr="00AC27BB">
                              <w:rPr>
                                <w:color w:val="FFFFFF" w:themeColor="background1"/>
                              </w:rPr>
                              <w:t xml:space="preserve">GVHD: </w:t>
                            </w:r>
                            <w:r>
                              <w:rPr>
                                <w:color w:val="FFFFFF" w:themeColor="background1"/>
                              </w:rPr>
                              <w:t>TS. Ngô Đức Thàn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4A7542" id="_x0000_s1031" type="#_x0000_t202" style="position:absolute;left:0;text-align:left;margin-left:0;margin-top:1.1pt;width:239.4pt;height:110.6pt;z-index:251652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" filled="f" stroked="f">
                <v:textbox style="mso-fit-shape-to-text:t">
                  <w:txbxContent>
                    <w:p w14:paraId="05CE9975" w14:textId="184EDDD2" w:rsidR="00C76E2B" w:rsidRDefault="00C76E2B" w:rsidP="006360CC">
                      <w:pPr>
                        <w:rPr>
                          <w:color w:val="FFFFFF" w:themeColor="background1"/>
                        </w:rPr>
                      </w:pPr>
                      <w:r w:rsidRPr="00AC27BB">
                        <w:rPr>
                          <w:color w:val="FFFFFF" w:themeColor="background1"/>
                        </w:rPr>
                        <w:t xml:space="preserve">Môn: </w:t>
                      </w:r>
                      <w:r>
                        <w:rPr>
                          <w:color w:val="FFFFFF" w:themeColor="background1"/>
                        </w:rPr>
                        <w:t>Nhập môn Thị giác Máy tính</w:t>
                      </w:r>
                      <w:r>
                        <w:rPr>
                          <w:color w:val="FFFFFF" w:themeColor="background1"/>
                        </w:rPr>
                        <w:tab/>
                      </w:r>
                    </w:p>
                    <w:p w14:paraId="61E1CE48" w14:textId="77777777" w:rsidR="00C76E2B" w:rsidRPr="00AC27BB" w:rsidRDefault="00C76E2B" w:rsidP="006360CC">
                      <w:pPr>
                        <w:rPr>
                          <w:color w:val="FFFFFF" w:themeColor="background1"/>
                        </w:rPr>
                      </w:pPr>
                      <w:r>
                        <w:rPr>
                          <w:color w:val="FFFFFF" w:themeColor="background1"/>
                        </w:rPr>
                        <w:t>Lớp: KHTN2017</w:t>
                      </w:r>
                    </w:p>
                    <w:p w14:paraId="2EB38383" w14:textId="2CECDE4D" w:rsidR="00C76E2B" w:rsidRPr="00AC27BB" w:rsidRDefault="00C76E2B" w:rsidP="006360CC">
                      <w:pPr>
                        <w:rPr>
                          <w:color w:val="FFFFFF" w:themeColor="background1"/>
                        </w:rPr>
                      </w:pPr>
                      <w:r w:rsidRPr="00AC27BB">
                        <w:rPr>
                          <w:color w:val="FFFFFF" w:themeColor="background1"/>
                        </w:rPr>
                        <w:t xml:space="preserve">Mã lớp: </w:t>
                      </w:r>
                      <w:r w:rsidRPr="003C11FE">
                        <w:rPr>
                          <w:color w:val="FFFFFF" w:themeColor="background1"/>
                        </w:rPr>
                        <w:t>CS231.K11.KHTN</w:t>
                      </w:r>
                    </w:p>
                    <w:p w14:paraId="37C90CE3" w14:textId="016868F8" w:rsidR="00C76E2B" w:rsidRPr="00AC27BB" w:rsidRDefault="00C76E2B" w:rsidP="006360CC">
                      <w:pPr>
                        <w:rPr>
                          <w:color w:val="FFFFFF" w:themeColor="background1"/>
                        </w:rPr>
                      </w:pPr>
                      <w:r w:rsidRPr="00AC27BB">
                        <w:rPr>
                          <w:color w:val="FFFFFF" w:themeColor="background1"/>
                        </w:rPr>
                        <w:t xml:space="preserve">GVHD: </w:t>
                      </w:r>
                      <w:r>
                        <w:rPr>
                          <w:color w:val="FFFFFF" w:themeColor="background1"/>
                        </w:rPr>
                        <w:t>TS. Ngô Đức Thành</w:t>
                      </w:r>
                    </w:p>
                  </w:txbxContent>
                </v:textbox>
                <w10:wrap type="square" anchorx="margin"/>
              </v:shape>
            </w:pict>
          </mc:Fallback>
        </mc:AlternateContent>
      </w:r>
      <w:r w:rsidR="006360CC" w:rsidRPr="00741FAE">
        <w:rPr>
          <w:noProof/>
          <w:szCs w:val="26"/>
        </w:rPr>
        <mc:AlternateContent>
          <mc:Choice Requires="wps">
            <w:drawing>
              <wp:anchor distT="45720" distB="45720" distL="114300" distR="114300" simplePos="0" relativeHeight="251653120" behindDoc="0" locked="0" layoutInCell="1" allowOverlap="1" wp14:anchorId="223D01A8" wp14:editId="1B90410C">
                <wp:simplePos x="0" y="0"/>
                <wp:positionH relativeFrom="margin">
                  <wp:align>right</wp:align>
                </wp:positionH>
                <wp:positionV relativeFrom="paragraph">
                  <wp:posOffset>44510</wp:posOffset>
                </wp:positionV>
                <wp:extent cx="2360930" cy="140462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B069F56" w14:textId="77777777" w:rsidR="00C76E2B" w:rsidRPr="00AC27BB" w:rsidRDefault="00C76E2B" w:rsidP="006360CC">
                            <w:pPr>
                              <w:jc w:val="right"/>
                              <w:rPr>
                                <w:color w:val="FFFFFF" w:themeColor="background1"/>
                              </w:rPr>
                            </w:pPr>
                            <w:r w:rsidRPr="00AC27BB">
                              <w:rPr>
                                <w:color w:val="FFFFFF" w:themeColor="background1"/>
                              </w:rPr>
                              <w:t>Lê Quốc Thịnh</w:t>
                            </w:r>
                          </w:p>
                          <w:p w14:paraId="681B58BE" w14:textId="77777777" w:rsidR="00C76E2B" w:rsidRDefault="00C76E2B" w:rsidP="006360CC">
                            <w:pPr>
                              <w:jc w:val="right"/>
                              <w:rPr>
                                <w:color w:val="FFFFFF" w:themeColor="background1"/>
                              </w:rPr>
                            </w:pPr>
                            <w:r w:rsidRPr="00AC27BB">
                              <w:rPr>
                                <w:color w:val="FFFFFF" w:themeColor="background1"/>
                              </w:rPr>
                              <w:t>17521087</w:t>
                            </w:r>
                          </w:p>
                          <w:p w14:paraId="7C285B32" w14:textId="77777777" w:rsidR="00C76E2B" w:rsidRDefault="00C76E2B" w:rsidP="006360CC">
                            <w:pPr>
                              <w:jc w:val="right"/>
                              <w:rPr>
                                <w:color w:val="FFFFFF" w:themeColor="background1"/>
                              </w:rPr>
                            </w:pPr>
                            <w:r>
                              <w:rPr>
                                <w:color w:val="FFFFFF" w:themeColor="background1"/>
                              </w:rPr>
                              <w:t>Hà Quốc Tiến</w:t>
                            </w:r>
                          </w:p>
                          <w:p w14:paraId="333F75C4" w14:textId="1D8FB30F" w:rsidR="00C76E2B" w:rsidRDefault="00C76E2B" w:rsidP="006360CC">
                            <w:pPr>
                              <w:jc w:val="right"/>
                              <w:rPr>
                                <w:color w:val="FFFFFF" w:themeColor="background1"/>
                              </w:rPr>
                            </w:pPr>
                            <w:r>
                              <w:rPr>
                                <w:color w:val="FFFFFF" w:themeColor="background1"/>
                              </w:rPr>
                              <w:t>17521122</w:t>
                            </w:r>
                          </w:p>
                          <w:p w14:paraId="2CD50C6F" w14:textId="260E4EEE" w:rsidR="00C76E2B" w:rsidRDefault="00C76E2B" w:rsidP="006360CC">
                            <w:pPr>
                              <w:jc w:val="right"/>
                              <w:rPr>
                                <w:color w:val="FFFFFF" w:themeColor="background1"/>
                              </w:rPr>
                            </w:pPr>
                            <w:r>
                              <w:rPr>
                                <w:color w:val="FFFFFF" w:themeColor="background1"/>
                              </w:rPr>
                              <w:t>Vũ Đình Vi Nghiệm</w:t>
                            </w:r>
                          </w:p>
                          <w:p w14:paraId="0DF6D7AE" w14:textId="268806FB" w:rsidR="00C76E2B" w:rsidRPr="00AC27BB" w:rsidRDefault="00C76E2B" w:rsidP="006360CC">
                            <w:pPr>
                              <w:jc w:val="right"/>
                              <w:rPr>
                                <w:color w:val="FFFFFF" w:themeColor="background1"/>
                              </w:rPr>
                            </w:pPr>
                            <w:r w:rsidRPr="003C11FE">
                              <w:rPr>
                                <w:color w:val="FFFFFF" w:themeColor="background1"/>
                              </w:rPr>
                              <w:t>1752080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23D01A8" id="_x0000_s1032" type="#_x0000_t202" style="position:absolute;left:0;text-align:left;margin-left:134.7pt;margin-top:3.5pt;width:185.9pt;height:110.6pt;z-index:251653120;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" filled="f" stroked="f">
                <v:textbox style="mso-fit-shape-to-text:t">
                  <w:txbxContent>
                    <w:p w14:paraId="1B069F56" w14:textId="77777777" w:rsidR="00C76E2B" w:rsidRPr="00AC27BB" w:rsidRDefault="00C76E2B" w:rsidP="006360CC">
                      <w:pPr>
                        <w:jc w:val="right"/>
                        <w:rPr>
                          <w:color w:val="FFFFFF" w:themeColor="background1"/>
                        </w:rPr>
                      </w:pPr>
                      <w:r w:rsidRPr="00AC27BB">
                        <w:rPr>
                          <w:color w:val="FFFFFF" w:themeColor="background1"/>
                        </w:rPr>
                        <w:t>Lê Quốc Thịnh</w:t>
                      </w:r>
                    </w:p>
                    <w:p w14:paraId="681B58BE" w14:textId="77777777" w:rsidR="00C76E2B" w:rsidRDefault="00C76E2B" w:rsidP="006360CC">
                      <w:pPr>
                        <w:jc w:val="right"/>
                        <w:rPr>
                          <w:color w:val="FFFFFF" w:themeColor="background1"/>
                        </w:rPr>
                      </w:pPr>
                      <w:r w:rsidRPr="00AC27BB">
                        <w:rPr>
                          <w:color w:val="FFFFFF" w:themeColor="background1"/>
                        </w:rPr>
                        <w:t>17521087</w:t>
                      </w:r>
                    </w:p>
                    <w:p w14:paraId="7C285B32" w14:textId="77777777" w:rsidR="00C76E2B" w:rsidRDefault="00C76E2B" w:rsidP="006360CC">
                      <w:pPr>
                        <w:jc w:val="right"/>
                        <w:rPr>
                          <w:color w:val="FFFFFF" w:themeColor="background1"/>
                        </w:rPr>
                      </w:pPr>
                      <w:r>
                        <w:rPr>
                          <w:color w:val="FFFFFF" w:themeColor="background1"/>
                        </w:rPr>
                        <w:t>Hà Quốc Tiến</w:t>
                      </w:r>
                    </w:p>
                    <w:p w14:paraId="333F75C4" w14:textId="1D8FB30F" w:rsidR="00C76E2B" w:rsidRDefault="00C76E2B" w:rsidP="006360CC">
                      <w:pPr>
                        <w:jc w:val="right"/>
                        <w:rPr>
                          <w:color w:val="FFFFFF" w:themeColor="background1"/>
                        </w:rPr>
                      </w:pPr>
                      <w:r>
                        <w:rPr>
                          <w:color w:val="FFFFFF" w:themeColor="background1"/>
                        </w:rPr>
                        <w:t>17521122</w:t>
                      </w:r>
                    </w:p>
                    <w:p w14:paraId="2CD50C6F" w14:textId="260E4EEE" w:rsidR="00C76E2B" w:rsidRDefault="00C76E2B" w:rsidP="006360CC">
                      <w:pPr>
                        <w:jc w:val="right"/>
                        <w:rPr>
                          <w:color w:val="FFFFFF" w:themeColor="background1"/>
                        </w:rPr>
                      </w:pPr>
                      <w:r>
                        <w:rPr>
                          <w:color w:val="FFFFFF" w:themeColor="background1"/>
                        </w:rPr>
                        <w:t>Vũ Đình Vi Nghiệm</w:t>
                      </w:r>
                    </w:p>
                    <w:p w14:paraId="0DF6D7AE" w14:textId="268806FB" w:rsidR="00C76E2B" w:rsidRPr="00AC27BB" w:rsidRDefault="00C76E2B" w:rsidP="006360CC">
                      <w:pPr>
                        <w:jc w:val="right"/>
                        <w:rPr>
                          <w:color w:val="FFFFFF" w:themeColor="background1"/>
                        </w:rPr>
                      </w:pPr>
                      <w:r w:rsidRPr="003C11FE">
                        <w:rPr>
                          <w:color w:val="FFFFFF" w:themeColor="background1"/>
                        </w:rPr>
                        <w:t>17520805</w:t>
                      </w:r>
                    </w:p>
                  </w:txbxContent>
                </v:textbox>
                <w10:wrap type="square" anchorx="margin"/>
              </v:shape>
            </w:pict>
          </mc:Fallback>
        </mc:AlternateContent>
      </w:r>
    </w:p>
    <w:p w14:paraId="3D511AF0" w14:textId="3CE1669C" w:rsidR="006360CC" w:rsidRPr="00741FAE" w:rsidRDefault="006360CC" w:rsidP="00AE3659">
      <w:pPr>
        <w:rPr>
          <w:szCs w:val="26"/>
        </w:rPr>
      </w:pPr>
      <w:r w:rsidRPr="00741FAE">
        <w:rPr>
          <w:noProof/>
          <w:szCs w:val="26"/>
        </w:rPr>
        <mc:AlternateContent>
          <mc:Choice Requires="wps">
            <w:drawing>
              <wp:anchor distT="0" distB="0" distL="114300" distR="114300" simplePos="0" relativeHeight="251655168" behindDoc="0" locked="0" layoutInCell="1" allowOverlap="1" wp14:anchorId="419777F8" wp14:editId="081C3B42">
                <wp:simplePos x="0" y="0"/>
                <wp:positionH relativeFrom="margin">
                  <wp:posOffset>4876800</wp:posOffset>
                </wp:positionH>
                <wp:positionV relativeFrom="paragraph">
                  <wp:posOffset>364490</wp:posOffset>
                </wp:positionV>
                <wp:extent cx="1043940" cy="8890"/>
                <wp:effectExtent l="0" t="0" r="22860" b="29210"/>
                <wp:wrapNone/>
                <wp:docPr id="202" name="Straight Connector 202"/>
                <wp:cNvGraphicFramePr/>
                <a:graphic xmlns:a="http://schemas.openxmlformats.org/drawingml/2006/main">
                  <a:graphicData uri="http://schemas.microsoft.com/office/word/2010/wordprocessingShape">
                    <wps:wsp>
                      <wps:cNvCnPr/>
                      <wps:spPr>
                        <a:xfrm flipV="1">
                          <a:off x="0" y="0"/>
                          <a:ext cx="1043940" cy="8890"/>
                        </a:xfrm>
                        <a:prstGeom prst="line">
                          <a:avLst/>
                        </a:prstGeom>
                        <a:ln>
                          <a:solidFill>
                            <a:schemeClr val="bg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7AB33F7A" id="Straight Connector 202" o:spid="_x0000_s1026" style="position:absolute;flip:y;z-index:2516551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84pt,28.7pt" to="466.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" strokecolor="white [3212]" strokeweight="1pt">
                <v:stroke joinstyle="miter"/>
                <w10:wrap anchorx="margin"/>
              </v:line>
            </w:pict>
          </mc:Fallback>
        </mc:AlternateContent>
      </w:r>
    </w:p>
    <w:p w14:paraId="6B832CD8" w14:textId="1260DCA5" w:rsidR="006360CC" w:rsidRPr="00741FAE" w:rsidRDefault="006360CC" w:rsidP="00AE3659">
      <w:pPr>
        <w:rPr>
          <w:szCs w:val="26"/>
        </w:rPr>
      </w:pPr>
    </w:p>
    <w:p w14:paraId="225C5B7F" w14:textId="2E2A3CAC" w:rsidR="006360CC" w:rsidRPr="00741FAE" w:rsidRDefault="003C11FE" w:rsidP="00AE3659">
      <w:pPr>
        <w:rPr>
          <w:szCs w:val="26"/>
        </w:rPr>
      </w:pPr>
      <w:r w:rsidRPr="00741FAE">
        <w:rPr>
          <w:noProof/>
          <w:szCs w:val="26"/>
        </w:rPr>
        <mc:AlternateContent>
          <mc:Choice Requires="wps">
            <w:drawing>
              <wp:anchor distT="0" distB="0" distL="114300" distR="114300" simplePos="0" relativeHeight="251658240" behindDoc="0" locked="0" layoutInCell="1" allowOverlap="1" wp14:anchorId="122D5939" wp14:editId="3E1A1AE8">
                <wp:simplePos x="0" y="0"/>
                <wp:positionH relativeFrom="margin">
                  <wp:posOffset>4876800</wp:posOffset>
                </wp:positionH>
                <wp:positionV relativeFrom="paragraph">
                  <wp:posOffset>386715</wp:posOffset>
                </wp:positionV>
                <wp:extent cx="1043940" cy="8890"/>
                <wp:effectExtent l="0" t="0" r="22860" b="29210"/>
                <wp:wrapNone/>
                <wp:docPr id="246" name="Straight Connector 246"/>
                <wp:cNvGraphicFramePr/>
                <a:graphic xmlns:a="http://schemas.openxmlformats.org/drawingml/2006/main">
                  <a:graphicData uri="http://schemas.microsoft.com/office/word/2010/wordprocessingShape">
                    <wps:wsp>
                      <wps:cNvCnPr/>
                      <wps:spPr>
                        <a:xfrm flipV="1">
                          <a:off x="0" y="0"/>
                          <a:ext cx="1043940" cy="8890"/>
                        </a:xfrm>
                        <a:prstGeom prst="line">
                          <a:avLst/>
                        </a:prstGeom>
                        <a:ln>
                          <a:solidFill>
                            <a:schemeClr val="bg1"/>
                          </a:solidFill>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2C2DA7B8" id="Straight Connector 246" o:spid="_x0000_s1026" style="position:absolute;flip:y;z-index:251658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384pt,30.45pt" to="466.2pt,3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" strokecolor="white [3212]" strokeweight="1pt">
                <v:stroke joinstyle="miter"/>
                <w10:wrap anchorx="margin"/>
              </v:line>
            </w:pict>
          </mc:Fallback>
        </mc:AlternateContent>
      </w:r>
    </w:p>
    <w:p w14:paraId="4C2EE8E2" w14:textId="5F4381C6" w:rsidR="006360CC" w:rsidRPr="00741FAE" w:rsidRDefault="006360CC" w:rsidP="00AE3659">
      <w:pPr>
        <w:rPr>
          <w:szCs w:val="26"/>
        </w:rPr>
      </w:pPr>
    </w:p>
    <w:p w14:paraId="3EA90676" w14:textId="77777777" w:rsidR="006360CC" w:rsidRPr="00741FAE" w:rsidRDefault="006360CC" w:rsidP="00AE3659">
      <w:pPr>
        <w:rPr>
          <w:szCs w:val="26"/>
        </w:rPr>
      </w:pPr>
    </w:p>
    <w:p w14:paraId="126BB379" w14:textId="77777777" w:rsidR="00463238" w:rsidRDefault="00463238" w:rsidP="00463238">
      <w:pPr>
        <w:tabs>
          <w:tab w:val="left" w:pos="982"/>
        </w:tabs>
        <w:rPr>
          <w:szCs w:val="26"/>
        </w:rPr>
        <w:sectPr w:rsidR="00463238" w:rsidSect="00047A4B">
          <w:footerReference w:type="default" r:id="rId12"/>
          <w:type w:val="continuous"/>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0"/>
          <w:cols w:space="720"/>
          <w:titlePg/>
          <w:docGrid w:linePitch="360"/>
        </w:sectPr>
      </w:pPr>
      <w:r>
        <w:rPr>
          <w:szCs w:val="26"/>
        </w:rPr>
        <w:tab/>
      </w:r>
    </w:p>
    <w:sdt>
      <w:sdtPr>
        <w:rPr>
          <w:rFonts w:ascii="Times New Roman" w:eastAsiaTheme="minorHAnsi" w:hAnsi="Times New Roman" w:cs="Times New Roman"/>
          <w:color w:val="auto"/>
          <w:sz w:val="26"/>
          <w:szCs w:val="22"/>
        </w:rPr>
        <w:id w:val="1316067077"/>
        <w:docPartObj>
          <w:docPartGallery w:val="Table of Contents"/>
          <w:docPartUnique/>
        </w:docPartObj>
      </w:sdtPr>
      <w:sdtEndPr>
        <w:rPr>
          <w:b/>
          <w:bCs/>
          <w:noProof/>
        </w:rPr>
      </w:sdtEndPr>
      <w:sdtContent>
        <w:p w14:paraId="1462A200" w14:textId="407DAB66" w:rsidR="00E26B11" w:rsidRDefault="00E26B11" w:rsidP="00E26B11">
          <w:pPr>
            <w:pStyle w:val="TOCHeading"/>
            <w:jc w:val="center"/>
          </w:pPr>
          <w:r>
            <w:t>MỤC LỤC</w:t>
          </w:r>
        </w:p>
        <w:p w14:paraId="00184FF8" w14:textId="49A8C9AE" w:rsidR="00B70D1A" w:rsidRDefault="00E26B11">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31134195" w:history="1">
            <w:r w:rsidR="00B70D1A" w:rsidRPr="0013496F">
              <w:rPr>
                <w:rStyle w:val="Hyperlink"/>
                <w:noProof/>
              </w:rPr>
              <w:t>1.</w:t>
            </w:r>
            <w:r w:rsidR="00B70D1A">
              <w:rPr>
                <w:rFonts w:asciiTheme="minorHAnsi" w:eastAsiaTheme="minorEastAsia" w:hAnsiTheme="minorHAnsi" w:cstheme="minorBidi"/>
                <w:noProof/>
                <w:sz w:val="22"/>
              </w:rPr>
              <w:tab/>
            </w:r>
            <w:r w:rsidR="00B70D1A" w:rsidRPr="0013496F">
              <w:rPr>
                <w:rStyle w:val="Hyperlink"/>
                <w:noProof/>
              </w:rPr>
              <w:t>GIỚI THIỆU</w:t>
            </w:r>
            <w:r w:rsidR="00B70D1A">
              <w:rPr>
                <w:noProof/>
                <w:webHidden/>
              </w:rPr>
              <w:tab/>
            </w:r>
            <w:r w:rsidR="00B70D1A">
              <w:rPr>
                <w:noProof/>
                <w:webHidden/>
              </w:rPr>
              <w:fldChar w:fldCharType="begin"/>
            </w:r>
            <w:r w:rsidR="00B70D1A">
              <w:rPr>
                <w:noProof/>
                <w:webHidden/>
              </w:rPr>
              <w:instrText xml:space="preserve"> PAGEREF _Toc31134195 \h </w:instrText>
            </w:r>
            <w:r w:rsidR="00B70D1A">
              <w:rPr>
                <w:noProof/>
                <w:webHidden/>
              </w:rPr>
            </w:r>
            <w:r w:rsidR="00B70D1A">
              <w:rPr>
                <w:noProof/>
                <w:webHidden/>
              </w:rPr>
              <w:fldChar w:fldCharType="separate"/>
            </w:r>
            <w:r w:rsidR="00B70D1A">
              <w:rPr>
                <w:noProof/>
                <w:webHidden/>
              </w:rPr>
              <w:t>1</w:t>
            </w:r>
            <w:r w:rsidR="00B70D1A">
              <w:rPr>
                <w:noProof/>
                <w:webHidden/>
              </w:rPr>
              <w:fldChar w:fldCharType="end"/>
            </w:r>
          </w:hyperlink>
        </w:p>
        <w:p w14:paraId="3FC09464" w14:textId="2A5F7679" w:rsidR="00B70D1A" w:rsidRDefault="0000339F">
          <w:pPr>
            <w:pStyle w:val="TOC1"/>
            <w:rPr>
              <w:rFonts w:asciiTheme="minorHAnsi" w:eastAsiaTheme="minorEastAsia" w:hAnsiTheme="minorHAnsi" w:cstheme="minorBidi"/>
              <w:noProof/>
              <w:sz w:val="22"/>
            </w:rPr>
          </w:pPr>
          <w:hyperlink w:anchor="_Toc31134196" w:history="1">
            <w:r w:rsidR="00B70D1A" w:rsidRPr="0013496F">
              <w:rPr>
                <w:rStyle w:val="Hyperlink"/>
                <w:noProof/>
              </w:rPr>
              <w:t>2.</w:t>
            </w:r>
            <w:r w:rsidR="00B70D1A">
              <w:rPr>
                <w:rFonts w:asciiTheme="minorHAnsi" w:eastAsiaTheme="minorEastAsia" w:hAnsiTheme="minorHAnsi" w:cstheme="minorBidi"/>
                <w:noProof/>
                <w:sz w:val="22"/>
              </w:rPr>
              <w:tab/>
            </w:r>
            <w:r w:rsidR="00B70D1A" w:rsidRPr="0013496F">
              <w:rPr>
                <w:rStyle w:val="Hyperlink"/>
                <w:noProof/>
              </w:rPr>
              <w:t>XÂY DỰNG CHƯƠNG TRÌNH</w:t>
            </w:r>
            <w:r w:rsidR="00B70D1A">
              <w:rPr>
                <w:noProof/>
                <w:webHidden/>
              </w:rPr>
              <w:tab/>
            </w:r>
            <w:r w:rsidR="00B70D1A">
              <w:rPr>
                <w:noProof/>
                <w:webHidden/>
              </w:rPr>
              <w:fldChar w:fldCharType="begin"/>
            </w:r>
            <w:r w:rsidR="00B70D1A">
              <w:rPr>
                <w:noProof/>
                <w:webHidden/>
              </w:rPr>
              <w:instrText xml:space="preserve"> PAGEREF _Toc31134196 \h </w:instrText>
            </w:r>
            <w:r w:rsidR="00B70D1A">
              <w:rPr>
                <w:noProof/>
                <w:webHidden/>
              </w:rPr>
            </w:r>
            <w:r w:rsidR="00B70D1A">
              <w:rPr>
                <w:noProof/>
                <w:webHidden/>
              </w:rPr>
              <w:fldChar w:fldCharType="separate"/>
            </w:r>
            <w:r w:rsidR="00B70D1A">
              <w:rPr>
                <w:noProof/>
                <w:webHidden/>
              </w:rPr>
              <w:t>1</w:t>
            </w:r>
            <w:r w:rsidR="00B70D1A">
              <w:rPr>
                <w:noProof/>
                <w:webHidden/>
              </w:rPr>
              <w:fldChar w:fldCharType="end"/>
            </w:r>
          </w:hyperlink>
        </w:p>
        <w:p w14:paraId="5A099C1E" w14:textId="52ACF33C" w:rsidR="00B70D1A" w:rsidRDefault="0000339F">
          <w:pPr>
            <w:pStyle w:val="TOC2"/>
            <w:tabs>
              <w:tab w:val="left" w:pos="880"/>
              <w:tab w:val="right" w:leader="dot" w:pos="9350"/>
            </w:tabs>
            <w:rPr>
              <w:rFonts w:asciiTheme="minorHAnsi" w:eastAsiaTheme="minorEastAsia" w:hAnsiTheme="minorHAnsi" w:cstheme="minorBidi"/>
              <w:noProof/>
              <w:sz w:val="22"/>
            </w:rPr>
          </w:pPr>
          <w:hyperlink w:anchor="_Toc31134197" w:history="1">
            <w:r w:rsidR="00B70D1A" w:rsidRPr="0013496F">
              <w:rPr>
                <w:rStyle w:val="Hyperlink"/>
                <w:noProof/>
              </w:rPr>
              <w:t>2.1.</w:t>
            </w:r>
            <w:r w:rsidR="00B70D1A">
              <w:rPr>
                <w:rFonts w:asciiTheme="minorHAnsi" w:eastAsiaTheme="minorEastAsia" w:hAnsiTheme="minorHAnsi" w:cstheme="minorBidi"/>
                <w:noProof/>
                <w:sz w:val="22"/>
              </w:rPr>
              <w:tab/>
            </w:r>
            <w:r w:rsidR="00B70D1A" w:rsidRPr="0013496F">
              <w:rPr>
                <w:rStyle w:val="Hyperlink"/>
                <w:noProof/>
              </w:rPr>
              <w:t>Trích xuất đặc trưng ảnh</w:t>
            </w:r>
            <w:r w:rsidR="00B70D1A">
              <w:rPr>
                <w:noProof/>
                <w:webHidden/>
              </w:rPr>
              <w:tab/>
            </w:r>
            <w:r w:rsidR="00B70D1A">
              <w:rPr>
                <w:noProof/>
                <w:webHidden/>
              </w:rPr>
              <w:fldChar w:fldCharType="begin"/>
            </w:r>
            <w:r w:rsidR="00B70D1A">
              <w:rPr>
                <w:noProof/>
                <w:webHidden/>
              </w:rPr>
              <w:instrText xml:space="preserve"> PAGEREF _Toc31134197 \h </w:instrText>
            </w:r>
            <w:r w:rsidR="00B70D1A">
              <w:rPr>
                <w:noProof/>
                <w:webHidden/>
              </w:rPr>
            </w:r>
            <w:r w:rsidR="00B70D1A">
              <w:rPr>
                <w:noProof/>
                <w:webHidden/>
              </w:rPr>
              <w:fldChar w:fldCharType="separate"/>
            </w:r>
            <w:r w:rsidR="00B70D1A">
              <w:rPr>
                <w:noProof/>
                <w:webHidden/>
              </w:rPr>
              <w:t>1</w:t>
            </w:r>
            <w:r w:rsidR="00B70D1A">
              <w:rPr>
                <w:noProof/>
                <w:webHidden/>
              </w:rPr>
              <w:fldChar w:fldCharType="end"/>
            </w:r>
          </w:hyperlink>
        </w:p>
        <w:p w14:paraId="3DB6FF91" w14:textId="194F40F0" w:rsidR="00B70D1A" w:rsidRDefault="0000339F">
          <w:pPr>
            <w:pStyle w:val="TOC2"/>
            <w:tabs>
              <w:tab w:val="left" w:pos="880"/>
              <w:tab w:val="right" w:leader="dot" w:pos="9350"/>
            </w:tabs>
            <w:rPr>
              <w:rFonts w:asciiTheme="minorHAnsi" w:eastAsiaTheme="minorEastAsia" w:hAnsiTheme="minorHAnsi" w:cstheme="minorBidi"/>
              <w:noProof/>
              <w:sz w:val="22"/>
            </w:rPr>
          </w:pPr>
          <w:hyperlink w:anchor="_Toc31134198" w:history="1">
            <w:r w:rsidR="00B70D1A" w:rsidRPr="0013496F">
              <w:rPr>
                <w:rStyle w:val="Hyperlink"/>
                <w:noProof/>
              </w:rPr>
              <w:t>2.2.</w:t>
            </w:r>
            <w:r w:rsidR="00B70D1A">
              <w:rPr>
                <w:rFonts w:asciiTheme="minorHAnsi" w:eastAsiaTheme="minorEastAsia" w:hAnsiTheme="minorHAnsi" w:cstheme="minorBidi"/>
                <w:noProof/>
                <w:sz w:val="22"/>
              </w:rPr>
              <w:tab/>
            </w:r>
            <w:r w:rsidR="00B70D1A" w:rsidRPr="0013496F">
              <w:rPr>
                <w:rStyle w:val="Hyperlink"/>
                <w:noProof/>
              </w:rPr>
              <w:t>So khớp đặc trưng</w:t>
            </w:r>
            <w:r w:rsidR="00B70D1A">
              <w:rPr>
                <w:noProof/>
                <w:webHidden/>
              </w:rPr>
              <w:tab/>
            </w:r>
            <w:r w:rsidR="00B70D1A">
              <w:rPr>
                <w:noProof/>
                <w:webHidden/>
              </w:rPr>
              <w:fldChar w:fldCharType="begin"/>
            </w:r>
            <w:r w:rsidR="00B70D1A">
              <w:rPr>
                <w:noProof/>
                <w:webHidden/>
              </w:rPr>
              <w:instrText xml:space="preserve"> PAGEREF _Toc31134198 \h </w:instrText>
            </w:r>
            <w:r w:rsidR="00B70D1A">
              <w:rPr>
                <w:noProof/>
                <w:webHidden/>
              </w:rPr>
            </w:r>
            <w:r w:rsidR="00B70D1A">
              <w:rPr>
                <w:noProof/>
                <w:webHidden/>
              </w:rPr>
              <w:fldChar w:fldCharType="separate"/>
            </w:r>
            <w:r w:rsidR="00B70D1A">
              <w:rPr>
                <w:noProof/>
                <w:webHidden/>
              </w:rPr>
              <w:t>1</w:t>
            </w:r>
            <w:r w:rsidR="00B70D1A">
              <w:rPr>
                <w:noProof/>
                <w:webHidden/>
              </w:rPr>
              <w:fldChar w:fldCharType="end"/>
            </w:r>
          </w:hyperlink>
        </w:p>
        <w:p w14:paraId="30774142" w14:textId="57414527" w:rsidR="00B70D1A" w:rsidRDefault="0000339F">
          <w:pPr>
            <w:pStyle w:val="TOC2"/>
            <w:tabs>
              <w:tab w:val="left" w:pos="880"/>
              <w:tab w:val="right" w:leader="dot" w:pos="9350"/>
            </w:tabs>
            <w:rPr>
              <w:rFonts w:asciiTheme="minorHAnsi" w:eastAsiaTheme="minorEastAsia" w:hAnsiTheme="minorHAnsi" w:cstheme="minorBidi"/>
              <w:noProof/>
              <w:sz w:val="22"/>
            </w:rPr>
          </w:pPr>
          <w:hyperlink w:anchor="_Toc31134199" w:history="1">
            <w:r w:rsidR="00B70D1A" w:rsidRPr="0013496F">
              <w:rPr>
                <w:rStyle w:val="Hyperlink"/>
                <w:noProof/>
              </w:rPr>
              <w:t>2.3.</w:t>
            </w:r>
            <w:r w:rsidR="00B70D1A">
              <w:rPr>
                <w:rFonts w:asciiTheme="minorHAnsi" w:eastAsiaTheme="minorEastAsia" w:hAnsiTheme="minorHAnsi" w:cstheme="minorBidi"/>
                <w:noProof/>
                <w:sz w:val="22"/>
              </w:rPr>
              <w:tab/>
            </w:r>
            <w:r w:rsidR="00B70D1A" w:rsidRPr="0013496F">
              <w:rPr>
                <w:rStyle w:val="Hyperlink"/>
                <w:noProof/>
              </w:rPr>
              <w:t>Cân chỉnh hình ảnh</w:t>
            </w:r>
            <w:r w:rsidR="00B70D1A">
              <w:rPr>
                <w:noProof/>
                <w:webHidden/>
              </w:rPr>
              <w:tab/>
            </w:r>
            <w:r w:rsidR="00B70D1A">
              <w:rPr>
                <w:noProof/>
                <w:webHidden/>
              </w:rPr>
              <w:fldChar w:fldCharType="begin"/>
            </w:r>
            <w:r w:rsidR="00B70D1A">
              <w:rPr>
                <w:noProof/>
                <w:webHidden/>
              </w:rPr>
              <w:instrText xml:space="preserve"> PAGEREF _Toc31134199 \h </w:instrText>
            </w:r>
            <w:r w:rsidR="00B70D1A">
              <w:rPr>
                <w:noProof/>
                <w:webHidden/>
              </w:rPr>
            </w:r>
            <w:r w:rsidR="00B70D1A">
              <w:rPr>
                <w:noProof/>
                <w:webHidden/>
              </w:rPr>
              <w:fldChar w:fldCharType="separate"/>
            </w:r>
            <w:r w:rsidR="00B70D1A">
              <w:rPr>
                <w:noProof/>
                <w:webHidden/>
              </w:rPr>
              <w:t>2</w:t>
            </w:r>
            <w:r w:rsidR="00B70D1A">
              <w:rPr>
                <w:noProof/>
                <w:webHidden/>
              </w:rPr>
              <w:fldChar w:fldCharType="end"/>
            </w:r>
          </w:hyperlink>
        </w:p>
        <w:p w14:paraId="6A0F43CF" w14:textId="651AADE5" w:rsidR="00B70D1A" w:rsidRDefault="0000339F">
          <w:pPr>
            <w:pStyle w:val="TOC2"/>
            <w:tabs>
              <w:tab w:val="left" w:pos="880"/>
              <w:tab w:val="right" w:leader="dot" w:pos="9350"/>
            </w:tabs>
            <w:rPr>
              <w:rFonts w:asciiTheme="minorHAnsi" w:eastAsiaTheme="minorEastAsia" w:hAnsiTheme="minorHAnsi" w:cstheme="minorBidi"/>
              <w:noProof/>
              <w:sz w:val="22"/>
            </w:rPr>
          </w:pPr>
          <w:hyperlink w:anchor="_Toc31134200" w:history="1">
            <w:r w:rsidR="00B70D1A" w:rsidRPr="0013496F">
              <w:rPr>
                <w:rStyle w:val="Hyperlink"/>
                <w:noProof/>
              </w:rPr>
              <w:t>2.4.</w:t>
            </w:r>
            <w:r w:rsidR="00B70D1A">
              <w:rPr>
                <w:rFonts w:asciiTheme="minorHAnsi" w:eastAsiaTheme="minorEastAsia" w:hAnsiTheme="minorHAnsi" w:cstheme="minorBidi"/>
                <w:noProof/>
                <w:sz w:val="22"/>
              </w:rPr>
              <w:tab/>
            </w:r>
            <w:r w:rsidR="00B70D1A" w:rsidRPr="0013496F">
              <w:rPr>
                <w:rStyle w:val="Hyperlink"/>
                <w:noProof/>
              </w:rPr>
              <w:t>Khớp các ảnh theo ước lượng Homography để tạo ảnh panorama</w:t>
            </w:r>
            <w:r w:rsidR="00B70D1A">
              <w:rPr>
                <w:noProof/>
                <w:webHidden/>
              </w:rPr>
              <w:tab/>
            </w:r>
            <w:r w:rsidR="00B70D1A">
              <w:rPr>
                <w:noProof/>
                <w:webHidden/>
              </w:rPr>
              <w:fldChar w:fldCharType="begin"/>
            </w:r>
            <w:r w:rsidR="00B70D1A">
              <w:rPr>
                <w:noProof/>
                <w:webHidden/>
              </w:rPr>
              <w:instrText xml:space="preserve"> PAGEREF _Toc31134200 \h </w:instrText>
            </w:r>
            <w:r w:rsidR="00B70D1A">
              <w:rPr>
                <w:noProof/>
                <w:webHidden/>
              </w:rPr>
            </w:r>
            <w:r w:rsidR="00B70D1A">
              <w:rPr>
                <w:noProof/>
                <w:webHidden/>
              </w:rPr>
              <w:fldChar w:fldCharType="separate"/>
            </w:r>
            <w:r w:rsidR="00B70D1A">
              <w:rPr>
                <w:noProof/>
                <w:webHidden/>
              </w:rPr>
              <w:t>3</w:t>
            </w:r>
            <w:r w:rsidR="00B70D1A">
              <w:rPr>
                <w:noProof/>
                <w:webHidden/>
              </w:rPr>
              <w:fldChar w:fldCharType="end"/>
            </w:r>
          </w:hyperlink>
        </w:p>
        <w:p w14:paraId="66A95D4C" w14:textId="2698C667" w:rsidR="00B70D1A" w:rsidRDefault="0000339F">
          <w:pPr>
            <w:pStyle w:val="TOC1"/>
            <w:rPr>
              <w:rFonts w:asciiTheme="minorHAnsi" w:eastAsiaTheme="minorEastAsia" w:hAnsiTheme="minorHAnsi" w:cstheme="minorBidi"/>
              <w:noProof/>
              <w:sz w:val="22"/>
            </w:rPr>
          </w:pPr>
          <w:hyperlink w:anchor="_Toc31134201" w:history="1">
            <w:r w:rsidR="00B70D1A" w:rsidRPr="0013496F">
              <w:rPr>
                <w:rStyle w:val="Hyperlink"/>
                <w:noProof/>
              </w:rPr>
              <w:t>3.</w:t>
            </w:r>
            <w:r w:rsidR="00B70D1A">
              <w:rPr>
                <w:rFonts w:asciiTheme="minorHAnsi" w:eastAsiaTheme="minorEastAsia" w:hAnsiTheme="minorHAnsi" w:cstheme="minorBidi"/>
                <w:noProof/>
                <w:sz w:val="22"/>
              </w:rPr>
              <w:tab/>
            </w:r>
            <w:r w:rsidR="00B70D1A" w:rsidRPr="0013496F">
              <w:rPr>
                <w:rStyle w:val="Hyperlink"/>
                <w:noProof/>
              </w:rPr>
              <w:t>ĐÁNH GIÁ</w:t>
            </w:r>
            <w:r w:rsidR="00B70D1A">
              <w:rPr>
                <w:noProof/>
                <w:webHidden/>
              </w:rPr>
              <w:tab/>
            </w:r>
            <w:r w:rsidR="00B70D1A">
              <w:rPr>
                <w:noProof/>
                <w:webHidden/>
              </w:rPr>
              <w:fldChar w:fldCharType="begin"/>
            </w:r>
            <w:r w:rsidR="00B70D1A">
              <w:rPr>
                <w:noProof/>
                <w:webHidden/>
              </w:rPr>
              <w:instrText xml:space="preserve"> PAGEREF _Toc31134201 \h </w:instrText>
            </w:r>
            <w:r w:rsidR="00B70D1A">
              <w:rPr>
                <w:noProof/>
                <w:webHidden/>
              </w:rPr>
            </w:r>
            <w:r w:rsidR="00B70D1A">
              <w:rPr>
                <w:noProof/>
                <w:webHidden/>
              </w:rPr>
              <w:fldChar w:fldCharType="separate"/>
            </w:r>
            <w:r w:rsidR="00B70D1A">
              <w:rPr>
                <w:noProof/>
                <w:webHidden/>
              </w:rPr>
              <w:t>4</w:t>
            </w:r>
            <w:r w:rsidR="00B70D1A">
              <w:rPr>
                <w:noProof/>
                <w:webHidden/>
              </w:rPr>
              <w:fldChar w:fldCharType="end"/>
            </w:r>
          </w:hyperlink>
        </w:p>
        <w:p w14:paraId="0A6D2B8B" w14:textId="755B1E6D" w:rsidR="00B70D1A" w:rsidRDefault="0000339F">
          <w:pPr>
            <w:pStyle w:val="TOC2"/>
            <w:tabs>
              <w:tab w:val="left" w:pos="880"/>
              <w:tab w:val="right" w:leader="dot" w:pos="9350"/>
            </w:tabs>
            <w:rPr>
              <w:rFonts w:asciiTheme="minorHAnsi" w:eastAsiaTheme="minorEastAsia" w:hAnsiTheme="minorHAnsi" w:cstheme="minorBidi"/>
              <w:noProof/>
              <w:sz w:val="22"/>
            </w:rPr>
          </w:pPr>
          <w:hyperlink w:anchor="_Toc31134202" w:history="1">
            <w:r w:rsidR="00B70D1A" w:rsidRPr="0013496F">
              <w:rPr>
                <w:rStyle w:val="Hyperlink"/>
                <w:noProof/>
              </w:rPr>
              <w:t>3.1.</w:t>
            </w:r>
            <w:r w:rsidR="00B70D1A">
              <w:rPr>
                <w:rFonts w:asciiTheme="minorHAnsi" w:eastAsiaTheme="minorEastAsia" w:hAnsiTheme="minorHAnsi" w:cstheme="minorBidi"/>
                <w:noProof/>
                <w:sz w:val="22"/>
              </w:rPr>
              <w:tab/>
            </w:r>
            <w:r w:rsidR="00B70D1A" w:rsidRPr="0013496F">
              <w:rPr>
                <w:rStyle w:val="Hyperlink"/>
                <w:noProof/>
              </w:rPr>
              <w:t>Ưu điểm</w:t>
            </w:r>
            <w:r w:rsidR="00B70D1A">
              <w:rPr>
                <w:noProof/>
                <w:webHidden/>
              </w:rPr>
              <w:tab/>
            </w:r>
            <w:r w:rsidR="00B70D1A">
              <w:rPr>
                <w:noProof/>
                <w:webHidden/>
              </w:rPr>
              <w:fldChar w:fldCharType="begin"/>
            </w:r>
            <w:r w:rsidR="00B70D1A">
              <w:rPr>
                <w:noProof/>
                <w:webHidden/>
              </w:rPr>
              <w:instrText xml:space="preserve"> PAGEREF _Toc31134202 \h </w:instrText>
            </w:r>
            <w:r w:rsidR="00B70D1A">
              <w:rPr>
                <w:noProof/>
                <w:webHidden/>
              </w:rPr>
            </w:r>
            <w:r w:rsidR="00B70D1A">
              <w:rPr>
                <w:noProof/>
                <w:webHidden/>
              </w:rPr>
              <w:fldChar w:fldCharType="separate"/>
            </w:r>
            <w:r w:rsidR="00B70D1A">
              <w:rPr>
                <w:noProof/>
                <w:webHidden/>
              </w:rPr>
              <w:t>4</w:t>
            </w:r>
            <w:r w:rsidR="00B70D1A">
              <w:rPr>
                <w:noProof/>
                <w:webHidden/>
              </w:rPr>
              <w:fldChar w:fldCharType="end"/>
            </w:r>
          </w:hyperlink>
        </w:p>
        <w:p w14:paraId="192C1B70" w14:textId="1B38F830" w:rsidR="00B70D1A" w:rsidRDefault="0000339F">
          <w:pPr>
            <w:pStyle w:val="TOC2"/>
            <w:tabs>
              <w:tab w:val="left" w:pos="880"/>
              <w:tab w:val="right" w:leader="dot" w:pos="9350"/>
            </w:tabs>
            <w:rPr>
              <w:rFonts w:asciiTheme="minorHAnsi" w:eastAsiaTheme="minorEastAsia" w:hAnsiTheme="minorHAnsi" w:cstheme="minorBidi"/>
              <w:noProof/>
              <w:sz w:val="22"/>
            </w:rPr>
          </w:pPr>
          <w:hyperlink w:anchor="_Toc31134203" w:history="1">
            <w:r w:rsidR="00B70D1A" w:rsidRPr="0013496F">
              <w:rPr>
                <w:rStyle w:val="Hyperlink"/>
                <w:noProof/>
              </w:rPr>
              <w:t>3.2.</w:t>
            </w:r>
            <w:r w:rsidR="00B70D1A">
              <w:rPr>
                <w:rFonts w:asciiTheme="minorHAnsi" w:eastAsiaTheme="minorEastAsia" w:hAnsiTheme="minorHAnsi" w:cstheme="minorBidi"/>
                <w:noProof/>
                <w:sz w:val="22"/>
              </w:rPr>
              <w:tab/>
            </w:r>
            <w:r w:rsidR="00B70D1A" w:rsidRPr="0013496F">
              <w:rPr>
                <w:rStyle w:val="Hyperlink"/>
                <w:noProof/>
              </w:rPr>
              <w:t>Nhược điểm</w:t>
            </w:r>
            <w:r w:rsidR="00B70D1A">
              <w:rPr>
                <w:noProof/>
                <w:webHidden/>
              </w:rPr>
              <w:tab/>
            </w:r>
            <w:r w:rsidR="00B70D1A">
              <w:rPr>
                <w:noProof/>
                <w:webHidden/>
              </w:rPr>
              <w:fldChar w:fldCharType="begin"/>
            </w:r>
            <w:r w:rsidR="00B70D1A">
              <w:rPr>
                <w:noProof/>
                <w:webHidden/>
              </w:rPr>
              <w:instrText xml:space="preserve"> PAGEREF _Toc31134203 \h </w:instrText>
            </w:r>
            <w:r w:rsidR="00B70D1A">
              <w:rPr>
                <w:noProof/>
                <w:webHidden/>
              </w:rPr>
            </w:r>
            <w:r w:rsidR="00B70D1A">
              <w:rPr>
                <w:noProof/>
                <w:webHidden/>
              </w:rPr>
              <w:fldChar w:fldCharType="separate"/>
            </w:r>
            <w:r w:rsidR="00B70D1A">
              <w:rPr>
                <w:noProof/>
                <w:webHidden/>
              </w:rPr>
              <w:t>5</w:t>
            </w:r>
            <w:r w:rsidR="00B70D1A">
              <w:rPr>
                <w:noProof/>
                <w:webHidden/>
              </w:rPr>
              <w:fldChar w:fldCharType="end"/>
            </w:r>
          </w:hyperlink>
        </w:p>
        <w:p w14:paraId="4C25440B" w14:textId="5DDD7A1E" w:rsidR="00B70D1A" w:rsidRDefault="0000339F">
          <w:pPr>
            <w:pStyle w:val="TOC1"/>
            <w:rPr>
              <w:rFonts w:asciiTheme="minorHAnsi" w:eastAsiaTheme="minorEastAsia" w:hAnsiTheme="minorHAnsi" w:cstheme="minorBidi"/>
              <w:noProof/>
              <w:sz w:val="22"/>
            </w:rPr>
          </w:pPr>
          <w:hyperlink w:anchor="_Toc31134204" w:history="1">
            <w:r w:rsidR="00B70D1A" w:rsidRPr="0013496F">
              <w:rPr>
                <w:rStyle w:val="Hyperlink"/>
                <w:noProof/>
              </w:rPr>
              <w:t>5.</w:t>
            </w:r>
            <w:r w:rsidR="00B70D1A">
              <w:rPr>
                <w:rFonts w:asciiTheme="minorHAnsi" w:eastAsiaTheme="minorEastAsia" w:hAnsiTheme="minorHAnsi" w:cstheme="minorBidi"/>
                <w:noProof/>
                <w:sz w:val="22"/>
              </w:rPr>
              <w:tab/>
            </w:r>
            <w:r w:rsidR="00B70D1A" w:rsidRPr="0013496F">
              <w:rPr>
                <w:rStyle w:val="Hyperlink"/>
                <w:noProof/>
              </w:rPr>
              <w:t>TÀI LIỆU THAM KHẢO</w:t>
            </w:r>
            <w:r w:rsidR="00B70D1A">
              <w:rPr>
                <w:noProof/>
                <w:webHidden/>
              </w:rPr>
              <w:tab/>
            </w:r>
            <w:r w:rsidR="00B70D1A">
              <w:rPr>
                <w:noProof/>
                <w:webHidden/>
              </w:rPr>
              <w:fldChar w:fldCharType="begin"/>
            </w:r>
            <w:r w:rsidR="00B70D1A">
              <w:rPr>
                <w:noProof/>
                <w:webHidden/>
              </w:rPr>
              <w:instrText xml:space="preserve"> PAGEREF _Toc31134204 \h </w:instrText>
            </w:r>
            <w:r w:rsidR="00B70D1A">
              <w:rPr>
                <w:noProof/>
                <w:webHidden/>
              </w:rPr>
            </w:r>
            <w:r w:rsidR="00B70D1A">
              <w:rPr>
                <w:noProof/>
                <w:webHidden/>
              </w:rPr>
              <w:fldChar w:fldCharType="separate"/>
            </w:r>
            <w:r w:rsidR="00B70D1A">
              <w:rPr>
                <w:noProof/>
                <w:webHidden/>
              </w:rPr>
              <w:t>5</w:t>
            </w:r>
            <w:r w:rsidR="00B70D1A">
              <w:rPr>
                <w:noProof/>
                <w:webHidden/>
              </w:rPr>
              <w:fldChar w:fldCharType="end"/>
            </w:r>
          </w:hyperlink>
        </w:p>
        <w:p w14:paraId="31109F9E" w14:textId="4CB04837" w:rsidR="00B70D1A" w:rsidRDefault="00E26B11" w:rsidP="00E26B11">
          <w:pPr>
            <w:pStyle w:val="TOCHeading"/>
            <w:jc w:val="center"/>
            <w:rPr>
              <w:noProof/>
            </w:rPr>
          </w:pPr>
          <w:r>
            <w:rPr>
              <w:b/>
              <w:bCs/>
              <w:noProof/>
            </w:rPr>
            <w:fldChar w:fldCharType="end"/>
          </w:r>
          <w:r w:rsidRPr="00E26B11">
            <w:t xml:space="preserve"> </w:t>
          </w:r>
          <w:r>
            <w:t>DANH MỤC HÌNH ẢNH</w:t>
          </w:r>
          <w:r>
            <w:rPr>
              <w:b/>
              <w:bCs/>
              <w:noProof/>
            </w:rPr>
            <w:fldChar w:fldCharType="begin"/>
          </w:r>
          <w:r>
            <w:rPr>
              <w:b/>
              <w:bCs/>
              <w:noProof/>
            </w:rPr>
            <w:instrText xml:space="preserve"> TOC \h \z \c "Hình" </w:instrText>
          </w:r>
          <w:r>
            <w:rPr>
              <w:b/>
              <w:bCs/>
              <w:noProof/>
            </w:rPr>
            <w:fldChar w:fldCharType="separate"/>
          </w:r>
        </w:p>
        <w:p w14:paraId="65C84F8E" w14:textId="639DA86E" w:rsidR="00B70D1A" w:rsidRDefault="0000339F">
          <w:pPr>
            <w:pStyle w:val="TableofFigures"/>
            <w:tabs>
              <w:tab w:val="right" w:leader="dot" w:pos="9350"/>
            </w:tabs>
            <w:rPr>
              <w:rFonts w:asciiTheme="minorHAnsi" w:eastAsiaTheme="minorEastAsia" w:hAnsiTheme="minorHAnsi" w:cstheme="minorBidi"/>
              <w:noProof/>
              <w:sz w:val="22"/>
            </w:rPr>
          </w:pPr>
          <w:hyperlink w:anchor="_Toc31134189" w:history="1">
            <w:r w:rsidR="00B70D1A" w:rsidRPr="001A7F80">
              <w:rPr>
                <w:rStyle w:val="Hyperlink"/>
                <w:noProof/>
              </w:rPr>
              <w:t>Hình 1. Kết quả của so khớp đặc trưng</w:t>
            </w:r>
            <w:r w:rsidR="00B70D1A">
              <w:rPr>
                <w:noProof/>
                <w:webHidden/>
              </w:rPr>
              <w:tab/>
            </w:r>
            <w:r w:rsidR="00B70D1A">
              <w:rPr>
                <w:noProof/>
                <w:webHidden/>
              </w:rPr>
              <w:fldChar w:fldCharType="begin"/>
            </w:r>
            <w:r w:rsidR="00B70D1A">
              <w:rPr>
                <w:noProof/>
                <w:webHidden/>
              </w:rPr>
              <w:instrText xml:space="preserve"> PAGEREF _Toc31134189 \h </w:instrText>
            </w:r>
            <w:r w:rsidR="00B70D1A">
              <w:rPr>
                <w:noProof/>
                <w:webHidden/>
              </w:rPr>
            </w:r>
            <w:r w:rsidR="00B70D1A">
              <w:rPr>
                <w:noProof/>
                <w:webHidden/>
              </w:rPr>
              <w:fldChar w:fldCharType="separate"/>
            </w:r>
            <w:r w:rsidR="00B70D1A">
              <w:rPr>
                <w:noProof/>
                <w:webHidden/>
              </w:rPr>
              <w:t>2</w:t>
            </w:r>
            <w:r w:rsidR="00B70D1A">
              <w:rPr>
                <w:noProof/>
                <w:webHidden/>
              </w:rPr>
              <w:fldChar w:fldCharType="end"/>
            </w:r>
          </w:hyperlink>
        </w:p>
        <w:p w14:paraId="50A0EEA6" w14:textId="2E9A3B65" w:rsidR="00B70D1A" w:rsidRDefault="0000339F">
          <w:pPr>
            <w:pStyle w:val="TableofFigures"/>
            <w:tabs>
              <w:tab w:val="right" w:leader="dot" w:pos="9350"/>
            </w:tabs>
            <w:rPr>
              <w:rFonts w:asciiTheme="minorHAnsi" w:eastAsiaTheme="minorEastAsia" w:hAnsiTheme="minorHAnsi" w:cstheme="minorBidi"/>
              <w:noProof/>
              <w:sz w:val="22"/>
            </w:rPr>
          </w:pPr>
          <w:hyperlink w:anchor="_Toc31134190" w:history="1">
            <w:r w:rsidR="00B70D1A" w:rsidRPr="001A7F80">
              <w:rPr>
                <w:rStyle w:val="Hyperlink"/>
                <w:noProof/>
              </w:rPr>
              <w:t>Hình 2. Trước và sau khi cân chỉnh hình ảnh</w:t>
            </w:r>
            <w:r w:rsidR="00B70D1A">
              <w:rPr>
                <w:noProof/>
                <w:webHidden/>
              </w:rPr>
              <w:tab/>
            </w:r>
            <w:r w:rsidR="00B70D1A">
              <w:rPr>
                <w:noProof/>
                <w:webHidden/>
              </w:rPr>
              <w:fldChar w:fldCharType="begin"/>
            </w:r>
            <w:r w:rsidR="00B70D1A">
              <w:rPr>
                <w:noProof/>
                <w:webHidden/>
              </w:rPr>
              <w:instrText xml:space="preserve"> PAGEREF _Toc31134190 \h </w:instrText>
            </w:r>
            <w:r w:rsidR="00B70D1A">
              <w:rPr>
                <w:noProof/>
                <w:webHidden/>
              </w:rPr>
            </w:r>
            <w:r w:rsidR="00B70D1A">
              <w:rPr>
                <w:noProof/>
                <w:webHidden/>
              </w:rPr>
              <w:fldChar w:fldCharType="separate"/>
            </w:r>
            <w:r w:rsidR="00B70D1A">
              <w:rPr>
                <w:noProof/>
                <w:webHidden/>
              </w:rPr>
              <w:t>3</w:t>
            </w:r>
            <w:r w:rsidR="00B70D1A">
              <w:rPr>
                <w:noProof/>
                <w:webHidden/>
              </w:rPr>
              <w:fldChar w:fldCharType="end"/>
            </w:r>
          </w:hyperlink>
        </w:p>
        <w:p w14:paraId="48F03E01" w14:textId="48A072DD" w:rsidR="00B70D1A" w:rsidRDefault="0000339F">
          <w:pPr>
            <w:pStyle w:val="TableofFigures"/>
            <w:tabs>
              <w:tab w:val="right" w:leader="dot" w:pos="9350"/>
            </w:tabs>
            <w:rPr>
              <w:rFonts w:asciiTheme="minorHAnsi" w:eastAsiaTheme="minorEastAsia" w:hAnsiTheme="minorHAnsi" w:cstheme="minorBidi"/>
              <w:noProof/>
              <w:sz w:val="22"/>
            </w:rPr>
          </w:pPr>
          <w:hyperlink w:anchor="_Toc31134191" w:history="1">
            <w:r w:rsidR="00B70D1A" w:rsidRPr="001A7F80">
              <w:rPr>
                <w:rStyle w:val="Hyperlink"/>
                <w:noProof/>
              </w:rPr>
              <w:t>Hình 3. Ảnh sau khi được "dán"</w:t>
            </w:r>
            <w:r w:rsidR="00B70D1A">
              <w:rPr>
                <w:noProof/>
                <w:webHidden/>
              </w:rPr>
              <w:tab/>
            </w:r>
            <w:r w:rsidR="00B70D1A">
              <w:rPr>
                <w:noProof/>
                <w:webHidden/>
              </w:rPr>
              <w:fldChar w:fldCharType="begin"/>
            </w:r>
            <w:r w:rsidR="00B70D1A">
              <w:rPr>
                <w:noProof/>
                <w:webHidden/>
              </w:rPr>
              <w:instrText xml:space="preserve"> PAGEREF _Toc31134191 \h </w:instrText>
            </w:r>
            <w:r w:rsidR="00B70D1A">
              <w:rPr>
                <w:noProof/>
                <w:webHidden/>
              </w:rPr>
            </w:r>
            <w:r w:rsidR="00B70D1A">
              <w:rPr>
                <w:noProof/>
                <w:webHidden/>
              </w:rPr>
              <w:fldChar w:fldCharType="separate"/>
            </w:r>
            <w:r w:rsidR="00B70D1A">
              <w:rPr>
                <w:noProof/>
                <w:webHidden/>
              </w:rPr>
              <w:t>3</w:t>
            </w:r>
            <w:r w:rsidR="00B70D1A">
              <w:rPr>
                <w:noProof/>
                <w:webHidden/>
              </w:rPr>
              <w:fldChar w:fldCharType="end"/>
            </w:r>
          </w:hyperlink>
        </w:p>
        <w:p w14:paraId="43879530" w14:textId="0865A463" w:rsidR="00B70D1A" w:rsidRDefault="0000339F">
          <w:pPr>
            <w:pStyle w:val="TableofFigures"/>
            <w:tabs>
              <w:tab w:val="right" w:leader="dot" w:pos="9350"/>
            </w:tabs>
            <w:rPr>
              <w:rFonts w:asciiTheme="minorHAnsi" w:eastAsiaTheme="minorEastAsia" w:hAnsiTheme="minorHAnsi" w:cstheme="minorBidi"/>
              <w:noProof/>
              <w:sz w:val="22"/>
            </w:rPr>
          </w:pPr>
          <w:hyperlink w:anchor="_Toc31134192" w:history="1">
            <w:r w:rsidR="00B70D1A" w:rsidRPr="001A7F80">
              <w:rPr>
                <w:rStyle w:val="Hyperlink"/>
                <w:noProof/>
              </w:rPr>
              <w:t>Hình 4. Ảnh panorama hoàn chỉnh</w:t>
            </w:r>
            <w:r w:rsidR="00B70D1A">
              <w:rPr>
                <w:noProof/>
                <w:webHidden/>
              </w:rPr>
              <w:tab/>
            </w:r>
            <w:r w:rsidR="00B70D1A">
              <w:rPr>
                <w:noProof/>
                <w:webHidden/>
              </w:rPr>
              <w:fldChar w:fldCharType="begin"/>
            </w:r>
            <w:r w:rsidR="00B70D1A">
              <w:rPr>
                <w:noProof/>
                <w:webHidden/>
              </w:rPr>
              <w:instrText xml:space="preserve"> PAGEREF _Toc31134192 \h </w:instrText>
            </w:r>
            <w:r w:rsidR="00B70D1A">
              <w:rPr>
                <w:noProof/>
                <w:webHidden/>
              </w:rPr>
            </w:r>
            <w:r w:rsidR="00B70D1A">
              <w:rPr>
                <w:noProof/>
                <w:webHidden/>
              </w:rPr>
              <w:fldChar w:fldCharType="separate"/>
            </w:r>
            <w:r w:rsidR="00B70D1A">
              <w:rPr>
                <w:noProof/>
                <w:webHidden/>
              </w:rPr>
              <w:t>4</w:t>
            </w:r>
            <w:r w:rsidR="00B70D1A">
              <w:rPr>
                <w:noProof/>
                <w:webHidden/>
              </w:rPr>
              <w:fldChar w:fldCharType="end"/>
            </w:r>
          </w:hyperlink>
        </w:p>
        <w:p w14:paraId="26EDA12F" w14:textId="62D36877" w:rsidR="00E26B11" w:rsidRDefault="00E26B11">
          <w:r>
            <w:rPr>
              <w:b/>
              <w:bCs/>
              <w:noProof/>
            </w:rPr>
            <w:fldChar w:fldCharType="end"/>
          </w:r>
        </w:p>
      </w:sdtContent>
    </w:sdt>
    <w:p w14:paraId="24905385" w14:textId="77777777" w:rsidR="00463238" w:rsidRDefault="00463238" w:rsidP="00AE3659">
      <w:pPr>
        <w:rPr>
          <w:szCs w:val="26"/>
        </w:rPr>
      </w:pPr>
    </w:p>
    <w:p w14:paraId="71376A95" w14:textId="4CAD0471" w:rsidR="006360CC" w:rsidRPr="00741FAE" w:rsidRDefault="003C11FE" w:rsidP="00AE3659">
      <w:pPr>
        <w:rPr>
          <w:szCs w:val="26"/>
        </w:rPr>
      </w:pPr>
      <w:r w:rsidRPr="00741FAE">
        <w:rPr>
          <w:noProof/>
          <w:szCs w:val="26"/>
        </w:rPr>
        <mc:AlternateContent>
          <mc:Choice Requires="wps">
            <w:drawing>
              <wp:anchor distT="45720" distB="45720" distL="114300" distR="114300" simplePos="0" relativeHeight="251654144" behindDoc="0" locked="0" layoutInCell="1" allowOverlap="1" wp14:anchorId="19B603CA" wp14:editId="0A871E83">
                <wp:simplePos x="0" y="0"/>
                <wp:positionH relativeFrom="column">
                  <wp:posOffset>3261360</wp:posOffset>
                </wp:positionH>
                <wp:positionV relativeFrom="paragraph">
                  <wp:posOffset>12700</wp:posOffset>
                </wp:positionV>
                <wp:extent cx="2849880" cy="140462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9880" cy="1404620"/>
                        </a:xfrm>
                        <a:prstGeom prst="rect">
                          <a:avLst/>
                        </a:prstGeom>
                        <a:noFill/>
                        <a:ln w="9525">
                          <a:noFill/>
                          <a:miter lim="800000"/>
                          <a:headEnd/>
                          <a:tailEnd/>
                        </a:ln>
                      </wps:spPr>
                      <wps:txbx>
                        <w:txbxContent>
                          <w:p w14:paraId="5A1723EA" w14:textId="6627B8D8" w:rsidR="00C76E2B" w:rsidRPr="00AC27BB" w:rsidRDefault="00C76E2B" w:rsidP="006360CC">
                            <w:pPr>
                              <w:rPr>
                                <w:color w:val="FFFFFF" w:themeColor="background1"/>
                              </w:rPr>
                            </w:pPr>
                            <w:r w:rsidRPr="00AC27BB">
                              <w:rPr>
                                <w:color w:val="FFFFFF" w:themeColor="background1"/>
                              </w:rPr>
                              <w:t xml:space="preserve">TP. HCM, ngày </w:t>
                            </w:r>
                            <w:r>
                              <w:rPr>
                                <w:color w:val="FFFFFF" w:themeColor="background1"/>
                              </w:rPr>
                              <w:t>25</w:t>
                            </w:r>
                            <w:r w:rsidRPr="00AC27BB">
                              <w:rPr>
                                <w:color w:val="FFFFFF" w:themeColor="background1"/>
                              </w:rPr>
                              <w:t xml:space="preserve"> tháng </w:t>
                            </w:r>
                            <w:r>
                              <w:rPr>
                                <w:color w:val="FFFFFF" w:themeColor="background1"/>
                              </w:rPr>
                              <w:t>01</w:t>
                            </w:r>
                            <w:r w:rsidRPr="00AC27BB">
                              <w:rPr>
                                <w:color w:val="FFFFFF" w:themeColor="background1"/>
                              </w:rPr>
                              <w:t xml:space="preserve"> năm 20</w:t>
                            </w:r>
                            <w:r>
                              <w:rPr>
                                <w:color w:val="FFFFFF" w:themeColor="background1"/>
                              </w:rPr>
                              <w:t>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B603CA" id="_x0000_s1033" type="#_x0000_t202" style="position:absolute;left:0;text-align:left;margin-left:256.8pt;margin-top:1pt;width:224.4pt;height:110.6pt;z-index:251654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" filled="f" stroked="f">
                <v:textbox style="mso-fit-shape-to-text:t">
                  <w:txbxContent>
                    <w:p w14:paraId="5A1723EA" w14:textId="6627B8D8" w:rsidR="00C76E2B" w:rsidRPr="00AC27BB" w:rsidRDefault="00C76E2B" w:rsidP="006360CC">
                      <w:pPr>
                        <w:rPr>
                          <w:color w:val="FFFFFF" w:themeColor="background1"/>
                        </w:rPr>
                      </w:pPr>
                      <w:r w:rsidRPr="00AC27BB">
                        <w:rPr>
                          <w:color w:val="FFFFFF" w:themeColor="background1"/>
                        </w:rPr>
                        <w:t xml:space="preserve">TP. HCM, ngày </w:t>
                      </w:r>
                      <w:r>
                        <w:rPr>
                          <w:color w:val="FFFFFF" w:themeColor="background1"/>
                        </w:rPr>
                        <w:t>25</w:t>
                      </w:r>
                      <w:r w:rsidRPr="00AC27BB">
                        <w:rPr>
                          <w:color w:val="FFFFFF" w:themeColor="background1"/>
                        </w:rPr>
                        <w:t xml:space="preserve"> tháng </w:t>
                      </w:r>
                      <w:r>
                        <w:rPr>
                          <w:color w:val="FFFFFF" w:themeColor="background1"/>
                        </w:rPr>
                        <w:t>01</w:t>
                      </w:r>
                      <w:r w:rsidRPr="00AC27BB">
                        <w:rPr>
                          <w:color w:val="FFFFFF" w:themeColor="background1"/>
                        </w:rPr>
                        <w:t xml:space="preserve"> năm 20</w:t>
                      </w:r>
                      <w:r>
                        <w:rPr>
                          <w:color w:val="FFFFFF" w:themeColor="background1"/>
                        </w:rPr>
                        <w:t>20</w:t>
                      </w:r>
                    </w:p>
                  </w:txbxContent>
                </v:textbox>
                <w10:wrap type="square"/>
              </v:shape>
            </w:pict>
          </mc:Fallback>
        </mc:AlternateContent>
      </w:r>
    </w:p>
    <w:p w14:paraId="1A828667" w14:textId="77777777" w:rsidR="00B70D1A" w:rsidRDefault="00B70D1A">
      <w:pPr>
        <w:rPr>
          <w:rFonts w:asciiTheme="majorHAnsi" w:eastAsiaTheme="minorEastAsia" w:hAnsiTheme="majorHAnsi" w:cstheme="majorBidi"/>
          <w:color w:val="2F5496" w:themeColor="accent1" w:themeShade="BF"/>
          <w:sz w:val="32"/>
          <w:szCs w:val="32"/>
        </w:rPr>
      </w:pPr>
      <w:bookmarkStart w:id="0" w:name="_Toc30985869"/>
      <w:bookmarkStart w:id="1" w:name="_Toc31134195"/>
      <w:r>
        <w:rPr>
          <w:rFonts w:eastAsiaTheme="minorEastAsia"/>
        </w:rPr>
        <w:br w:type="page"/>
      </w:r>
    </w:p>
    <w:p w14:paraId="14745A86" w14:textId="51C1FFE3" w:rsidR="00AE3659" w:rsidRPr="00925E13" w:rsidRDefault="00543555" w:rsidP="00AE3659">
      <w:pPr>
        <w:pStyle w:val="Heading1"/>
        <w:numPr>
          <w:ilvl w:val="0"/>
          <w:numId w:val="20"/>
        </w:numPr>
        <w:rPr>
          <w:rFonts w:eastAsiaTheme="minorHAnsi"/>
        </w:rPr>
      </w:pPr>
      <w:r>
        <w:rPr>
          <w:rFonts w:eastAsiaTheme="minorEastAsia"/>
        </w:rPr>
        <w:lastRenderedPageBreak/>
        <w:t>GIỚI THIỆU</w:t>
      </w:r>
      <w:bookmarkEnd w:id="0"/>
      <w:bookmarkEnd w:id="1"/>
    </w:p>
    <w:p w14:paraId="6DF133CA" w14:textId="4636494C" w:rsidR="00AE3659" w:rsidRDefault="006D121B" w:rsidP="00AE3659">
      <w:r>
        <w:t>Ứ</w:t>
      </w:r>
      <w:r w:rsidR="00AE3659">
        <w:t>ng dụng Panorama Stitching</w:t>
      </w:r>
      <w:r w:rsidR="00D0364A">
        <w:t xml:space="preserve"> cho phép người dùng tạo ra ảnh </w:t>
      </w:r>
      <w:r w:rsidR="00543555">
        <w:t>P</w:t>
      </w:r>
      <w:r w:rsidR="00D0364A">
        <w:t>anorama</w:t>
      </w:r>
      <w:r w:rsidR="00543555">
        <w:t xml:space="preserve"> – </w:t>
      </w:r>
      <w:r w:rsidR="00D0364A">
        <w:t>ảnh</w:t>
      </w:r>
      <w:r w:rsidR="00543555">
        <w:t xml:space="preserve"> </w:t>
      </w:r>
      <w:r w:rsidR="00D0364A">
        <w:t>toàn cảnh</w:t>
      </w:r>
      <w:r w:rsidR="00543555">
        <w:t xml:space="preserve"> – b</w:t>
      </w:r>
      <w:r w:rsidR="00D0364A">
        <w:t xml:space="preserve">ằng </w:t>
      </w:r>
      <w:r w:rsidR="00AE3659">
        <w:t>các</w:t>
      </w:r>
      <w:r w:rsidR="00D0364A">
        <w:t>h ghép</w:t>
      </w:r>
      <w:r w:rsidR="00543555">
        <w:t xml:space="preserve"> </w:t>
      </w:r>
      <w:r w:rsidR="00D0364A">
        <w:t>các</w:t>
      </w:r>
      <w:r w:rsidR="00AE3659">
        <w:t xml:space="preserve"> ảnh rời rạc </w:t>
      </w:r>
      <w:r w:rsidR="00543555">
        <w:t>lại với nhau</w:t>
      </w:r>
      <w:r w:rsidR="00D0364A">
        <w:t xml:space="preserve">. Ảnh </w:t>
      </w:r>
      <w:r w:rsidR="00543555">
        <w:t>P</w:t>
      </w:r>
      <w:r w:rsidR="00D0364A">
        <w:t>anorama c</w:t>
      </w:r>
      <w:r>
        <w:t>ung cấp một góc nhìn rộng và bao quát hơn so với các ảnh chụp thông thường khác.</w:t>
      </w:r>
    </w:p>
    <w:p w14:paraId="03524AA8" w14:textId="09C8B0C7" w:rsidR="00AE3659" w:rsidRDefault="007F7B9F" w:rsidP="00AE3659">
      <w:r>
        <w:t>Đ</w:t>
      </w:r>
      <w:r w:rsidR="00543555">
        <w:t xml:space="preserve">ầu vào </w:t>
      </w:r>
      <w:r>
        <w:t xml:space="preserve">của ứng dụng </w:t>
      </w:r>
      <w:r w:rsidR="00543555">
        <w:t xml:space="preserve">là một đường dẫn thư mục chứa các hình cần ghép. Các hình này phải </w:t>
      </w:r>
      <w:r>
        <w:t xml:space="preserve">đảm bảo </w:t>
      </w:r>
      <w:r w:rsidR="00543555">
        <w:t>thuộc cùng một khung cảnh và có phần chồng/gối lên nhau. Đầu ra của ứng dụng là ảnh Panorama của các hình tương ứng.</w:t>
      </w:r>
    </w:p>
    <w:p w14:paraId="5BBE9CF9" w14:textId="6BD30024" w:rsidR="00AE3659" w:rsidRDefault="00AE3659" w:rsidP="00AE3659">
      <w:pPr>
        <w:pStyle w:val="Heading1"/>
        <w:numPr>
          <w:ilvl w:val="0"/>
          <w:numId w:val="20"/>
        </w:numPr>
      </w:pPr>
      <w:bookmarkStart w:id="2" w:name="_Toc5269064"/>
      <w:bookmarkStart w:id="3" w:name="_Toc30985870"/>
      <w:bookmarkStart w:id="4" w:name="_Toc31134196"/>
      <w:r>
        <w:t xml:space="preserve">XÂY DỰNG </w:t>
      </w:r>
      <w:bookmarkEnd w:id="2"/>
      <w:r w:rsidR="000F6A12">
        <w:t>CHƯƠNG TRÌNH</w:t>
      </w:r>
      <w:bookmarkEnd w:id="3"/>
      <w:bookmarkEnd w:id="4"/>
    </w:p>
    <w:p w14:paraId="3A98F607" w14:textId="44AC67EC" w:rsidR="00AE3659" w:rsidRDefault="001670F2" w:rsidP="00AE3659">
      <w:pPr>
        <w:pStyle w:val="Heading2"/>
        <w:numPr>
          <w:ilvl w:val="1"/>
          <w:numId w:val="20"/>
        </w:numPr>
      </w:pPr>
      <w:bookmarkStart w:id="5" w:name="_Toc30985871"/>
      <w:bookmarkStart w:id="6" w:name="_Toc31134197"/>
      <w:r>
        <w:t>Trích xuất đặc trưng ảnh</w:t>
      </w:r>
      <w:bookmarkEnd w:id="5"/>
      <w:bookmarkEnd w:id="6"/>
    </w:p>
    <w:p w14:paraId="0B7EC918" w14:textId="77777777" w:rsidR="00201FD5" w:rsidRDefault="0032008D" w:rsidP="0032008D">
      <w:r>
        <w:t>Đ</w:t>
      </w:r>
      <w:r w:rsidR="00E80351">
        <w:t xml:space="preserve">ặc trưng tốt </w:t>
      </w:r>
      <w:r>
        <w:t xml:space="preserve">là đặc trưng có khả năng bất biến với các phép biến đổi hình học, </w:t>
      </w:r>
      <w:r w:rsidR="00201FD5">
        <w:t>cường độ ánh sáng</w:t>
      </w:r>
      <w:r>
        <w:t xml:space="preserve">; có tính phân biệt cao; và mang độ lợi về thông tin lớn. </w:t>
      </w:r>
    </w:p>
    <w:p w14:paraId="52045264" w14:textId="2EB70B47" w:rsidR="000E23A2" w:rsidRDefault="0032008D" w:rsidP="0032008D">
      <w:r>
        <w:t>Chương</w:t>
      </w:r>
      <w:r w:rsidR="00480A5A">
        <w:t xml:space="preserve"> trình sử dụng</w:t>
      </w:r>
      <w:r>
        <w:t xml:space="preserve"> đặc trưng</w:t>
      </w:r>
      <w:r w:rsidR="00480A5A">
        <w:t xml:space="preserve"> </w:t>
      </w:r>
      <w:r w:rsidR="0084476E">
        <w:t>ORB</w:t>
      </w:r>
      <w:r>
        <w:t>:</w:t>
      </w:r>
      <w:r w:rsidR="000E23A2">
        <w:t xml:space="preserve"> </w:t>
      </w:r>
      <w:r>
        <w:t>đ</w:t>
      </w:r>
      <w:r w:rsidR="00DF44FA">
        <w:t xml:space="preserve">ầu tiên, </w:t>
      </w:r>
      <w:r w:rsidR="000E23A2">
        <w:t>ORB dùng FAST để tìm đặc trưng</w:t>
      </w:r>
      <w:r w:rsidR="00DF44FA">
        <w:t xml:space="preserve">, sau đó, mỗi đặc trưng sẽ được mô tả bởi </w:t>
      </w:r>
      <w:r w:rsidR="000E23A2">
        <w:t>BRIEF</w:t>
      </w:r>
      <w:r w:rsidR="00DF44FA">
        <w:t xml:space="preserve">. So với SIFT, ORB tuy </w:t>
      </w:r>
      <w:r w:rsidR="00A93E8B">
        <w:t xml:space="preserve">còn hạn chế </w:t>
      </w:r>
      <w:r>
        <w:t>khi</w:t>
      </w:r>
      <w:r w:rsidR="00DF44FA">
        <w:t xml:space="preserve"> góc xoay</w:t>
      </w:r>
      <w:r w:rsidR="00A93E8B">
        <w:t xml:space="preserve"> </w:t>
      </w:r>
      <w:r>
        <w:t xml:space="preserve">thay đổi </w:t>
      </w:r>
      <w:r w:rsidR="00A93E8B">
        <w:t>lớn</w:t>
      </w:r>
      <w:r w:rsidR="00DF44FA">
        <w:t xml:space="preserve">, nhưng </w:t>
      </w:r>
      <w:r w:rsidR="00463238">
        <w:t>lại đạt</w:t>
      </w:r>
      <w:r w:rsidR="000A21DD">
        <w:t xml:space="preserve"> hiệu suất gần như tương đương</w:t>
      </w:r>
      <w:r w:rsidR="00463238">
        <w:t>,</w:t>
      </w:r>
      <w:r w:rsidR="000A21DD">
        <w:t xml:space="preserve"> với t</w:t>
      </w:r>
      <w:r w:rsidR="00DF44FA">
        <w:t xml:space="preserve">hời gian tính toán </w:t>
      </w:r>
      <w:r w:rsidR="000A21DD">
        <w:t>nhanh</w:t>
      </w:r>
      <w:r w:rsidR="00DF44FA">
        <w:t xml:space="preserve"> hơn hẳn.</w:t>
      </w:r>
      <w:r w:rsidR="000A21DD">
        <w:t xml:space="preserve"> Mặt khác, ORB được sử dụng tự do mà không vướng phải vấn đề bản quyền</w:t>
      </w:r>
      <w:r w:rsidR="0097568C">
        <w:t xml:space="preserve"> </w:t>
      </w:r>
      <w:hyperlink w:anchor="_TÀI_LIỆU_THAM" w:history="1">
        <w:r w:rsidR="0097568C" w:rsidRPr="00B70D1A">
          <w:rPr>
            <w:rStyle w:val="Hyperlink"/>
          </w:rPr>
          <w:fldChar w:fldCharType="begin" w:fldLock="1"/>
        </w:r>
        <w:r w:rsidR="0097568C" w:rsidRPr="00B70D1A">
          <w:rPr>
            <w:rStyle w:val="Hyperlink"/>
          </w:rPr>
          <w:instrText>ADDIN CSL_CITATION {"citationItems":[{"id":"ITEM-1","itemData":{"URL":"https://viblo.asia/p/ky-thuat-image-alignment-su-dung-phuong-phap-feature-based-trong-bai-toan-nhan-dien-ky-tu-ocr-bJzKmyODK9N","author":[{"dropping-particle":"","family":"Anh","given":"Pham Thi Hong","non-dropping-particle":"","parse-names":false,"suffix":""}],"id":"ITEM-1","issued":{"date-parts":[["2019"]]},"title":"Kỹ thuật Image Alignment sử dụng phương pháp feature-based trong bài toán nhận diện ký tự OCR","type":"webpage"},"uris":["http://www.mendeley.com/documents/?uuid=d83da9b1-56da-4f68-bd4f-590711e74074"]}],"mendeley":{"formattedCitation":"[1]","plainTextFormattedCitation":"[1]"},"properties":{"noteIndex":0},"schema":"https://github.com/citation-style-language/schema/raw/master/csl-citation.json"}</w:instrText>
        </w:r>
        <w:r w:rsidR="0097568C" w:rsidRPr="00B70D1A">
          <w:rPr>
            <w:rStyle w:val="Hyperlink"/>
          </w:rPr>
          <w:fldChar w:fldCharType="separate"/>
        </w:r>
        <w:r w:rsidR="0097568C" w:rsidRPr="00B70D1A">
          <w:rPr>
            <w:rStyle w:val="Hyperlink"/>
            <w:noProof/>
          </w:rPr>
          <w:t>[1]</w:t>
        </w:r>
        <w:r w:rsidR="0097568C" w:rsidRPr="00B70D1A">
          <w:rPr>
            <w:rStyle w:val="Hyperlink"/>
          </w:rPr>
          <w:fldChar w:fldCharType="end"/>
        </w:r>
      </w:hyperlink>
      <w:r w:rsidR="000A21DD">
        <w:t>.</w:t>
      </w:r>
      <w:r w:rsidR="00201FD5">
        <w:t xml:space="preserve"> ORB sử dụng bộ mô tả 256 bit nhị phân.</w:t>
      </w:r>
    </w:p>
    <w:p w14:paraId="29B61FF6" w14:textId="5531DD6D" w:rsidR="00E80351" w:rsidRDefault="000F6A12" w:rsidP="000F6A12">
      <w:pPr>
        <w:pStyle w:val="Heading2"/>
        <w:numPr>
          <w:ilvl w:val="1"/>
          <w:numId w:val="20"/>
        </w:numPr>
      </w:pPr>
      <w:bookmarkStart w:id="7" w:name="_Toc30985872"/>
      <w:bookmarkStart w:id="8" w:name="_Toc31134198"/>
      <w:r w:rsidRPr="000F6A12">
        <w:t xml:space="preserve">So khớp </w:t>
      </w:r>
      <w:r w:rsidR="001670F2">
        <w:t>đặc trưng</w:t>
      </w:r>
      <w:bookmarkEnd w:id="7"/>
      <w:bookmarkEnd w:id="8"/>
    </w:p>
    <w:p w14:paraId="73353064" w14:textId="7E3BC7DE" w:rsidR="000F6A12" w:rsidRDefault="003E1DE8" w:rsidP="000F6A12">
      <w:r>
        <w:t xml:space="preserve">Những đặc trưng </w:t>
      </w:r>
      <w:r w:rsidR="00E80351">
        <w:t>được gọi là khớp nhau</w:t>
      </w:r>
      <w:r>
        <w:t xml:space="preserve"> </w:t>
      </w:r>
      <w:r w:rsidR="00E80351">
        <w:t xml:space="preserve">nếu </w:t>
      </w:r>
      <w:r w:rsidR="006F7AF1">
        <w:t xml:space="preserve">các bộ mô tả của chúng có </w:t>
      </w:r>
      <w:r w:rsidR="00E80351">
        <w:t xml:space="preserve">độ sai khác nhỏ. Độ sai khác được xác </w:t>
      </w:r>
      <w:r w:rsidR="00E80351" w:rsidRPr="0049701E">
        <w:t>định dựa trên độ đo</w:t>
      </w:r>
      <w:r w:rsidR="0049701E">
        <w:t xml:space="preserve"> SSE</w:t>
      </w:r>
      <w:r w:rsidR="00E80351" w:rsidRPr="0049701E">
        <w:t>:</w:t>
      </w:r>
    </w:p>
    <w:p w14:paraId="566F7BFE" w14:textId="0CA8AD77" w:rsidR="0049701E" w:rsidRPr="003534E5" w:rsidRDefault="0049701E" w:rsidP="000F6A12">
      <w:pPr>
        <w:rPr>
          <w:rFonts w:eastAsiaTheme="minorEastAsia"/>
        </w:rPr>
      </w:pPr>
      <m:oMathPara>
        <m:oMath>
          <m:r>
            <w:rPr>
              <w:rFonts w:ascii="Cambria Math" w:hAnsi="Cambria Math"/>
            </w:rPr>
            <m:t xml:space="preserve">SSD(a,b)=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52B3546D" w14:textId="44BAC738" w:rsidR="00480A5A" w:rsidRDefault="003534E5" w:rsidP="000F6A12">
      <w:pPr>
        <w:rPr>
          <w:rFonts w:eastAsiaTheme="minorEastAsia"/>
        </w:rPr>
      </w:pPr>
      <w:r>
        <w:rPr>
          <w:rFonts w:eastAsiaTheme="minorEastAsia"/>
        </w:rPr>
        <w:t>Trong đó:</w:t>
      </w:r>
    </w:p>
    <w:p w14:paraId="4A080CAD" w14:textId="5F870AA2" w:rsidR="003534E5" w:rsidRPr="003534E5" w:rsidRDefault="0000339F" w:rsidP="003534E5">
      <w:pPr>
        <w:pStyle w:val="ListParagraph"/>
        <w:numPr>
          <w:ilvl w:val="0"/>
          <w:numId w:val="32"/>
        </w:numPr>
      </w:pP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oMath>
      <w:r w:rsidR="003534E5">
        <w:rPr>
          <w:rFonts w:eastAsiaTheme="minorEastAsia"/>
        </w:rPr>
        <w:t xml:space="preserve">: lần lượt là phần tử thứ </w:t>
      </w:r>
      <m:oMath>
        <m:r>
          <w:rPr>
            <w:rFonts w:ascii="Cambria Math" w:eastAsiaTheme="minorEastAsia" w:hAnsi="Cambria Math"/>
          </w:rPr>
          <m:t>i</m:t>
        </m:r>
      </m:oMath>
      <w:r w:rsidR="003534E5">
        <w:rPr>
          <w:rFonts w:eastAsiaTheme="minorEastAsia"/>
        </w:rPr>
        <w:t xml:space="preserve"> của đặc trưng </w:t>
      </w:r>
      <m:oMath>
        <m:r>
          <w:rPr>
            <w:rFonts w:ascii="Cambria Math" w:eastAsiaTheme="minorEastAsia" w:hAnsi="Cambria Math"/>
          </w:rPr>
          <m:t>a, b</m:t>
        </m:r>
      </m:oMath>
      <w:r w:rsidR="003534E5">
        <w:rPr>
          <w:rFonts w:eastAsiaTheme="minorEastAsia"/>
        </w:rPr>
        <w:t>.</w:t>
      </w:r>
    </w:p>
    <w:p w14:paraId="5AAFE3CF" w14:textId="7A4F0AC8" w:rsidR="003534E5" w:rsidRPr="003534E5" w:rsidRDefault="003534E5" w:rsidP="003534E5">
      <w:pPr>
        <w:pStyle w:val="ListParagraph"/>
        <w:numPr>
          <w:ilvl w:val="0"/>
          <w:numId w:val="32"/>
        </w:numPr>
      </w:pPr>
      <m:oMath>
        <m:r>
          <w:rPr>
            <w:rFonts w:ascii="Cambria Math" w:hAnsi="Cambria Math"/>
          </w:rPr>
          <m:t>n</m:t>
        </m:r>
      </m:oMath>
      <w:r>
        <w:rPr>
          <w:rFonts w:eastAsiaTheme="minorEastAsia"/>
        </w:rPr>
        <w:t>: số chiều của bộ mô tả.</w:t>
      </w:r>
    </w:p>
    <w:p w14:paraId="455DA499" w14:textId="737091AA" w:rsidR="003534E5" w:rsidRPr="0049701E" w:rsidRDefault="003534E5" w:rsidP="003534E5">
      <w:pPr>
        <w:pStyle w:val="ListParagraph"/>
        <w:numPr>
          <w:ilvl w:val="0"/>
          <w:numId w:val="32"/>
        </w:numPr>
      </w:pPr>
      <m:oMath>
        <m:r>
          <w:rPr>
            <w:rFonts w:ascii="Cambria Math" w:hAnsi="Cambria Math"/>
          </w:rPr>
          <m:t>SSD</m:t>
        </m:r>
      </m:oMath>
      <w:r>
        <w:rPr>
          <w:rFonts w:eastAsiaTheme="minorEastAsia"/>
        </w:rPr>
        <w:t xml:space="preserve"> càng nhỏ, cặp khớp nhau càng tốt.</w:t>
      </w:r>
    </w:p>
    <w:p w14:paraId="0B5218A2" w14:textId="06FE36F7" w:rsidR="006F7AF1" w:rsidRDefault="003534E5" w:rsidP="000F6A12">
      <w:r>
        <w:lastRenderedPageBreak/>
        <w:t>Trên thực tế</w:t>
      </w:r>
      <w:r w:rsidR="006F7AF1">
        <w:t xml:space="preserve">, hai đặc trưng dù có độ sai khác nhỏ cũng chưa chắc là một cặp khớp nhau tốt. Bởi lẽ, nếu </w:t>
      </w:r>
      <w:r w:rsidR="0049701E">
        <w:t xml:space="preserve">với </w:t>
      </w:r>
      <w:r w:rsidR="006F7AF1">
        <w:t xml:space="preserve">một đặc trưng </w:t>
      </w:r>
      <w:r w:rsidR="006F7AF1">
        <w:rPr>
          <w:i/>
          <w:iCs/>
        </w:rPr>
        <w:t>a</w:t>
      </w:r>
      <w:r w:rsidR="006F7AF1">
        <w:t xml:space="preserve"> thuộc ảnh </w:t>
      </w:r>
      <w:r w:rsidR="006F7AF1" w:rsidRPr="006F7AF1">
        <w:rPr>
          <w:i/>
          <w:iCs/>
        </w:rPr>
        <w:t>A</w:t>
      </w:r>
      <w:r w:rsidR="00FD467C">
        <w:t xml:space="preserve"> </w:t>
      </w:r>
      <w:r w:rsidR="006F7AF1">
        <w:t xml:space="preserve">tồn tại nhiều đặc trưng </w:t>
      </w:r>
      <w:r w:rsidR="006F7AF1" w:rsidRPr="006F7AF1">
        <w:rPr>
          <w:i/>
          <w:iCs/>
        </w:rPr>
        <w:t>b</w:t>
      </w:r>
      <w:r w:rsidR="006F7AF1">
        <w:t xml:space="preserve"> thuộc ảnh </w:t>
      </w:r>
      <w:r w:rsidR="006F7AF1" w:rsidRPr="006F7AF1">
        <w:rPr>
          <w:i/>
          <w:iCs/>
        </w:rPr>
        <w:t>B</w:t>
      </w:r>
      <w:r w:rsidR="006F7AF1">
        <w:t xml:space="preserve"> có độ sai khác so với </w:t>
      </w:r>
      <w:r w:rsidR="006F7AF1" w:rsidRPr="006F7AF1">
        <w:rPr>
          <w:i/>
          <w:iCs/>
        </w:rPr>
        <w:t>a</w:t>
      </w:r>
      <w:r w:rsidR="006F7AF1">
        <w:t xml:space="preserve"> đều thấp, nhưng lại xấp xỉ nhau, thì khó mà chắc chắn được đặc trưng</w:t>
      </w:r>
      <w:r w:rsidR="0049701E">
        <w:t xml:space="preserve"> nào</w:t>
      </w:r>
      <w:r w:rsidR="006F7AF1">
        <w:t xml:space="preserve"> </w:t>
      </w:r>
      <w:r>
        <w:t xml:space="preserve">là </w:t>
      </w:r>
      <w:r w:rsidR="006F7AF1">
        <w:t xml:space="preserve">khớp với </w:t>
      </w:r>
      <w:r w:rsidR="006F7AF1">
        <w:rPr>
          <w:i/>
          <w:iCs/>
        </w:rPr>
        <w:t>a</w:t>
      </w:r>
      <w:r w:rsidR="006F7AF1">
        <w:t xml:space="preserve"> nhất</w:t>
      </w:r>
      <w:r w:rsidR="00B42836">
        <w:t xml:space="preserve"> (</w:t>
      </w:r>
      <w:r w:rsidR="00463238">
        <w:t>tình trạng</w:t>
      </w:r>
      <w:r w:rsidR="00B42836">
        <w:t xml:space="preserve"> nhập nhằng)</w:t>
      </w:r>
      <w:r w:rsidR="006F7AF1">
        <w:t xml:space="preserve">. </w:t>
      </w:r>
      <w:r w:rsidR="0049701E">
        <w:t>Do đó, cần sử dụng hướng tiếp cận khác để khắc phục vấn đề này</w:t>
      </w:r>
      <w:r w:rsidR="00D66F0F">
        <w:t xml:space="preserve"> </w:t>
      </w:r>
      <w:hyperlink w:anchor="_TÀI_LIỆU_THAM" w:history="1">
        <w:r w:rsidR="00D66F0F" w:rsidRPr="00C76E2B">
          <w:rPr>
            <w:rStyle w:val="Hyperlink"/>
            <w:rFonts w:eastAsiaTheme="minorEastAsia"/>
          </w:rPr>
          <w:fldChar w:fldCharType="begin" w:fldLock="1"/>
        </w:r>
        <w:r w:rsidR="0097568C">
          <w:rPr>
            <w:rStyle w:val="Hyperlink"/>
            <w:rFonts w:eastAsiaTheme="minorEastAsia"/>
          </w:rPr>
          <w:instrText>ADDIN CSL_CITATION {"citationItems":[{"id":"ITEM-1","itemData":{"URL":"https://medium.com/pylessons/image-stitching-with-opencv-and-python-1ebd9e0a6d78","id":"ITEM-1","issued":{"date-parts":[["2019"]]},"title":"Image stitching with OpenCV and Python","type":"webpage"},"uris":["http://www.mendeley.com/documents/?uuid=be4c2a89-c833-4f5e-86ff-cd3e11491283"]}],"mendeley":{"formattedCitation":"[2]","plainTextFormattedCitation":"[2]","previouslyFormattedCitation":"[1]"},"properties":{"noteIndex":0},"schema":"https://github.com/citation-style-language/schema/raw/master/csl-citation.json"}</w:instrText>
        </w:r>
        <w:r w:rsidR="00D66F0F" w:rsidRPr="00C76E2B">
          <w:rPr>
            <w:rStyle w:val="Hyperlink"/>
            <w:rFonts w:eastAsiaTheme="minorEastAsia"/>
          </w:rPr>
          <w:fldChar w:fldCharType="separate"/>
        </w:r>
        <w:r w:rsidR="0097568C" w:rsidRPr="0097568C">
          <w:rPr>
            <w:rStyle w:val="Hyperlink"/>
            <w:rFonts w:eastAsiaTheme="minorEastAsia"/>
            <w:noProof/>
            <w:u w:val="none"/>
          </w:rPr>
          <w:t>[2]</w:t>
        </w:r>
        <w:r w:rsidR="00D66F0F" w:rsidRPr="00C76E2B">
          <w:rPr>
            <w:rStyle w:val="Hyperlink"/>
            <w:rFonts w:eastAsiaTheme="minorEastAsia"/>
          </w:rPr>
          <w:fldChar w:fldCharType="end"/>
        </w:r>
        <w:r w:rsidR="0049701E" w:rsidRPr="00C76E2B">
          <w:rPr>
            <w:rStyle w:val="Hyperlink"/>
          </w:rPr>
          <w:t>:</w:t>
        </w:r>
      </w:hyperlink>
    </w:p>
    <w:p w14:paraId="5D85B1BB" w14:textId="38502E55" w:rsidR="0049701E" w:rsidRPr="0049701E" w:rsidRDefault="0049701E" w:rsidP="000F6A12">
      <w:pPr>
        <w:rPr>
          <w:rFonts w:eastAsiaTheme="minorEastAsia"/>
        </w:rPr>
      </w:pPr>
      <m:oMathPara>
        <m:oMath>
          <m:r>
            <w:rPr>
              <w:rFonts w:ascii="Cambria Math" w:hAnsi="Cambria Math"/>
            </w:rPr>
            <m:t>ratio distance=</m:t>
          </m:r>
          <m:f>
            <m:fPr>
              <m:ctrlPr>
                <w:rPr>
                  <w:rFonts w:ascii="Cambria Math" w:hAnsi="Cambria Math"/>
                  <w:i/>
                </w:rPr>
              </m:ctrlPr>
            </m:fPr>
            <m:num>
              <m:r>
                <w:rPr>
                  <w:rFonts w:ascii="Cambria Math" w:hAnsi="Cambria Math"/>
                </w:rPr>
                <m:t>SSD(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num>
            <m:den>
              <m:r>
                <w:rPr>
                  <w:rFonts w:ascii="Cambria Math" w:hAnsi="Cambria Math"/>
                </w:rPr>
                <m:t>SSD(a,</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den>
          </m:f>
        </m:oMath>
      </m:oMathPara>
    </w:p>
    <w:p w14:paraId="2838595E" w14:textId="33A28355" w:rsidR="0049701E" w:rsidRDefault="0049701E" w:rsidP="000F6A12">
      <w:pPr>
        <w:rPr>
          <w:rFonts w:eastAsiaTheme="minorEastAsia"/>
        </w:rPr>
      </w:pPr>
      <w:r>
        <w:rPr>
          <w:rFonts w:eastAsiaTheme="minorEastAsia"/>
        </w:rPr>
        <w:t>Trong đó:</w:t>
      </w:r>
    </w:p>
    <w:p w14:paraId="7C95198F" w14:textId="3B3F0269" w:rsidR="0049701E" w:rsidRPr="0049701E" w:rsidRDefault="0000339F" w:rsidP="0049701E">
      <w:pPr>
        <w:pStyle w:val="ListParagraph"/>
        <w:numPr>
          <w:ilvl w:val="0"/>
          <w:numId w:val="31"/>
        </w:numPr>
      </w:pP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49701E">
        <w:rPr>
          <w:rFonts w:eastAsiaTheme="minorEastAsia"/>
        </w:rPr>
        <w:t xml:space="preserve">: đặc trưng có độ sai khác nhỏ nhất so với </w:t>
      </w:r>
      <m:oMath>
        <m:r>
          <w:rPr>
            <w:rFonts w:ascii="Cambria Math" w:hAnsi="Cambria Math"/>
          </w:rPr>
          <m:t>a</m:t>
        </m:r>
      </m:oMath>
      <w:r w:rsidR="0049701E">
        <w:rPr>
          <w:rFonts w:eastAsiaTheme="minorEastAsia"/>
        </w:rPr>
        <w:t>.</w:t>
      </w:r>
    </w:p>
    <w:p w14:paraId="466D2678" w14:textId="5BC3C640" w:rsidR="0049701E" w:rsidRPr="0049701E" w:rsidRDefault="0000339F" w:rsidP="0049701E">
      <w:pPr>
        <w:pStyle w:val="ListParagraph"/>
        <w:numPr>
          <w:ilvl w:val="0"/>
          <w:numId w:val="31"/>
        </w:numPr>
      </w:pP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49701E">
        <w:rPr>
          <w:rFonts w:eastAsiaTheme="minorEastAsia"/>
        </w:rPr>
        <w:t xml:space="preserve">: đặc trưng có độ sai khác nhỏ thứ hai so với </w:t>
      </w:r>
      <m:oMath>
        <m:r>
          <w:rPr>
            <w:rFonts w:ascii="Cambria Math" w:hAnsi="Cambria Math"/>
          </w:rPr>
          <m:t>a</m:t>
        </m:r>
      </m:oMath>
      <w:r w:rsidR="0049701E">
        <w:rPr>
          <w:rFonts w:eastAsiaTheme="minorEastAsia"/>
        </w:rPr>
        <w:t>.</w:t>
      </w:r>
    </w:p>
    <w:p w14:paraId="48411E9B" w14:textId="5C1AEEAC" w:rsidR="00480A5A" w:rsidRPr="000103A5" w:rsidRDefault="0049701E" w:rsidP="0049701E">
      <w:pPr>
        <w:pStyle w:val="ListParagraph"/>
        <w:numPr>
          <w:ilvl w:val="0"/>
          <w:numId w:val="31"/>
        </w:numPr>
      </w:pPr>
      <m:oMath>
        <m:r>
          <w:rPr>
            <w:rFonts w:ascii="Cambria Math" w:hAnsi="Cambria Math"/>
          </w:rPr>
          <m:t>ratio distance</m:t>
        </m:r>
      </m:oMath>
      <w:r>
        <w:rPr>
          <w:rFonts w:eastAsiaTheme="minorEastAsia"/>
        </w:rPr>
        <w:t xml:space="preserve"> càng nhỏ, cặp khớp nhau càng tốt</w:t>
      </w:r>
      <w:r w:rsidR="00480A5A">
        <w:rPr>
          <w:rFonts w:eastAsiaTheme="minorEastAsia"/>
        </w:rPr>
        <w:t>.</w:t>
      </w:r>
    </w:p>
    <w:p w14:paraId="7E47988C" w14:textId="553BB836" w:rsidR="0049701E" w:rsidRDefault="000A21DD" w:rsidP="00480A5A">
      <w:pPr>
        <w:rPr>
          <w:rFonts w:eastAsiaTheme="minorEastAsia"/>
        </w:rPr>
      </w:pPr>
      <w:r>
        <w:rPr>
          <w:rFonts w:eastAsiaTheme="minorEastAsia"/>
        </w:rPr>
        <w:t>Việc</w:t>
      </w:r>
      <w:r w:rsidR="00480A5A">
        <w:rPr>
          <w:rFonts w:eastAsiaTheme="minorEastAsia"/>
        </w:rPr>
        <w:t xml:space="preserve"> so khớp </w:t>
      </w:r>
      <w:r>
        <w:rPr>
          <w:rFonts w:eastAsiaTheme="minorEastAsia"/>
        </w:rPr>
        <w:t>cung cấp</w:t>
      </w:r>
      <w:r w:rsidR="00480A5A">
        <w:rPr>
          <w:rFonts w:eastAsiaTheme="minorEastAsia"/>
        </w:rPr>
        <w:t xml:space="preserve"> </w:t>
      </w:r>
      <w:r>
        <w:rPr>
          <w:rFonts w:eastAsiaTheme="minorEastAsia"/>
        </w:rPr>
        <w:t xml:space="preserve">một </w:t>
      </w:r>
      <w:r w:rsidR="00480A5A">
        <w:rPr>
          <w:rFonts w:eastAsiaTheme="minorEastAsia"/>
        </w:rPr>
        <w:t xml:space="preserve">tập hợp các cặp đặc trưng khớp nhau, đảm bảo </w:t>
      </w:r>
      <m:oMath>
        <m:r>
          <w:rPr>
            <w:rFonts w:ascii="Cambria Math" w:hAnsi="Cambria Math"/>
          </w:rPr>
          <m:t>ratio distance</m:t>
        </m:r>
      </m:oMath>
      <w:r w:rsidR="00480A5A">
        <w:rPr>
          <w:rFonts w:eastAsiaTheme="minorEastAsia"/>
        </w:rPr>
        <w:t xml:space="preserve"> nhỏ hơn ngưỡng cho trước</w:t>
      </w:r>
      <w:r w:rsidR="003534E5" w:rsidRPr="00480A5A">
        <w:rPr>
          <w:rFonts w:eastAsiaTheme="minorEastAsia"/>
        </w:rPr>
        <w:t xml:space="preserve"> (</w:t>
      </w:r>
      <w:r w:rsidR="00480A5A">
        <w:rPr>
          <w:rFonts w:eastAsiaTheme="minorEastAsia"/>
        </w:rPr>
        <w:t xml:space="preserve">thường là </w:t>
      </w:r>
      <w:r w:rsidR="00480A5A" w:rsidRPr="00480A5A">
        <w:rPr>
          <w:rFonts w:eastAsiaTheme="minorEastAsia"/>
        </w:rPr>
        <w:t xml:space="preserve">0.7 – </w:t>
      </w:r>
      <w:r w:rsidR="003534E5" w:rsidRPr="00480A5A">
        <w:rPr>
          <w:rFonts w:eastAsiaTheme="minorEastAsia"/>
        </w:rPr>
        <w:t>0.8).</w:t>
      </w:r>
    </w:p>
    <w:p w14:paraId="0EBEF355" w14:textId="77777777" w:rsidR="000A21DD" w:rsidRDefault="000A21DD" w:rsidP="000A21DD">
      <w:pPr>
        <w:keepNext/>
        <w:jc w:val="center"/>
      </w:pPr>
      <w:r>
        <w:rPr>
          <w:noProof/>
        </w:rPr>
        <w:drawing>
          <wp:inline distT="0" distB="0" distL="0" distR="0" wp14:anchorId="25836042" wp14:editId="7CAA2E1A">
            <wp:extent cx="4572000" cy="16666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1666631"/>
                    </a:xfrm>
                    <a:prstGeom prst="rect">
                      <a:avLst/>
                    </a:prstGeom>
                    <a:noFill/>
                    <a:ln>
                      <a:noFill/>
                    </a:ln>
                  </pic:spPr>
                </pic:pic>
              </a:graphicData>
            </a:graphic>
          </wp:inline>
        </w:drawing>
      </w:r>
    </w:p>
    <w:p w14:paraId="27E060FA" w14:textId="6AFF4B70" w:rsidR="000A21DD" w:rsidRDefault="000A21DD" w:rsidP="000A21DD">
      <w:pPr>
        <w:pStyle w:val="Caption"/>
        <w:jc w:val="center"/>
        <w:rPr>
          <w:sz w:val="26"/>
          <w:szCs w:val="26"/>
        </w:rPr>
      </w:pPr>
      <w:bookmarkStart w:id="9" w:name="_Toc31031951"/>
      <w:bookmarkStart w:id="10" w:name="_Ref31128422"/>
      <w:bookmarkStart w:id="11" w:name="_Ref31128433"/>
      <w:bookmarkStart w:id="12" w:name="_Toc31134189"/>
      <w:r w:rsidRPr="000A21DD">
        <w:rPr>
          <w:sz w:val="26"/>
          <w:szCs w:val="26"/>
        </w:rPr>
        <w:t xml:space="preserve">Hình </w:t>
      </w:r>
      <w:r w:rsidRPr="000A21DD">
        <w:rPr>
          <w:sz w:val="26"/>
          <w:szCs w:val="26"/>
        </w:rPr>
        <w:fldChar w:fldCharType="begin"/>
      </w:r>
      <w:r w:rsidRPr="000A21DD">
        <w:rPr>
          <w:sz w:val="26"/>
          <w:szCs w:val="26"/>
        </w:rPr>
        <w:instrText xml:space="preserve"> SEQ Hình \* ARABIC </w:instrText>
      </w:r>
      <w:r w:rsidRPr="000A21DD">
        <w:rPr>
          <w:sz w:val="26"/>
          <w:szCs w:val="26"/>
        </w:rPr>
        <w:fldChar w:fldCharType="separate"/>
      </w:r>
      <w:r w:rsidR="00D13DAA">
        <w:rPr>
          <w:noProof/>
          <w:sz w:val="26"/>
          <w:szCs w:val="26"/>
        </w:rPr>
        <w:t>1</w:t>
      </w:r>
      <w:r w:rsidRPr="000A21DD">
        <w:rPr>
          <w:sz w:val="26"/>
          <w:szCs w:val="26"/>
        </w:rPr>
        <w:fldChar w:fldCharType="end"/>
      </w:r>
      <w:r w:rsidRPr="000A21DD">
        <w:rPr>
          <w:sz w:val="26"/>
          <w:szCs w:val="26"/>
        </w:rPr>
        <w:t xml:space="preserve">. Kết quả </w:t>
      </w:r>
      <w:r w:rsidR="00247AAA">
        <w:rPr>
          <w:sz w:val="26"/>
          <w:szCs w:val="26"/>
        </w:rPr>
        <w:t xml:space="preserve">của </w:t>
      </w:r>
      <w:r w:rsidRPr="000A21DD">
        <w:rPr>
          <w:sz w:val="26"/>
          <w:szCs w:val="26"/>
        </w:rPr>
        <w:t>so khớp đặc trưng</w:t>
      </w:r>
      <w:bookmarkEnd w:id="9"/>
      <w:bookmarkEnd w:id="10"/>
      <w:bookmarkEnd w:id="11"/>
      <w:bookmarkEnd w:id="12"/>
    </w:p>
    <w:p w14:paraId="2259EC70" w14:textId="2494A128" w:rsidR="000F6A12" w:rsidRDefault="001670F2" w:rsidP="000F6A12">
      <w:pPr>
        <w:pStyle w:val="Heading2"/>
        <w:numPr>
          <w:ilvl w:val="1"/>
          <w:numId w:val="20"/>
        </w:numPr>
      </w:pPr>
      <w:bookmarkStart w:id="13" w:name="_Toc30985873"/>
      <w:bookmarkStart w:id="14" w:name="_Toc31134199"/>
      <w:r>
        <w:t>Cân chỉnh hình ảnh</w:t>
      </w:r>
      <w:bookmarkEnd w:id="13"/>
      <w:bookmarkEnd w:id="14"/>
    </w:p>
    <w:p w14:paraId="6F43F58C" w14:textId="477FF647" w:rsidR="00A93E8B" w:rsidRPr="00A93E8B" w:rsidRDefault="00607756" w:rsidP="00201FD5">
      <w:pPr>
        <w:rPr>
          <w:szCs w:val="26"/>
        </w:rPr>
      </w:pPr>
      <w:r>
        <w:t xml:space="preserve">Bất kỳ hai hình ảnh </w:t>
      </w:r>
      <w:r w:rsidR="00B42836">
        <w:t xml:space="preserve">của cùng một khung cảnh </w:t>
      </w:r>
      <w:r>
        <w:t>nào trong mặt phẳng hai chiều</w:t>
      </w:r>
      <w:r w:rsidR="00B42836">
        <w:t xml:space="preserve"> </w:t>
      </w:r>
      <w:r>
        <w:t>đều liên quan</w:t>
      </w:r>
      <w:r w:rsidR="00D66F0F">
        <w:t xml:space="preserve"> với</w:t>
      </w:r>
      <w:r>
        <w:t xml:space="preserve"> nhau bằng một phép chuyển đổi Homography (cân chỉnh hình ảnh)</w:t>
      </w:r>
      <w:r w:rsidR="00053336">
        <w:t xml:space="preserve"> </w:t>
      </w:r>
      <w:hyperlink w:anchor="_TÀI_LIỆU_THAM" w:history="1">
        <w:r w:rsidR="00053336" w:rsidRPr="00C76E2B">
          <w:rPr>
            <w:rStyle w:val="Hyperlink"/>
          </w:rPr>
          <w:fldChar w:fldCharType="begin" w:fldLock="1"/>
        </w:r>
        <w:r w:rsidR="0097568C">
          <w:rPr>
            <w:rStyle w:val="Hyperlink"/>
          </w:rPr>
          <w:instrText>ADDIN CSL_CITATION {"citationItems":[{"id":"ITEM-1","itemData":{"URL":"https://www.learnopencv.com/homography-examples-using-opencv-python-c/","author":[{"dropping-particle":"","family":"Mallick","given":"Satya","non-dropping-particle":"","parse-names":false,"suffix":""}],"id":"ITEM-1","issued":{"date-parts":[["2016"]]},"title":"Homography Examples using OpenCV ( Python / C ++ )","type":"webpage"},"uris":["http://www.mendeley.com/documents/?uuid=7c677d18-647f-4506-b980-75852a6a09b6"]}],"mendeley":{"formattedCitation":"[3]","plainTextFormattedCitation":"[3]","previouslyFormattedCitation":"[2]"},"properties":{"noteIndex":0},"schema":"https://github.com/citation-style-language/schema/raw/master/csl-citation.json"}</w:instrText>
        </w:r>
        <w:r w:rsidR="00053336" w:rsidRPr="00C76E2B">
          <w:rPr>
            <w:rStyle w:val="Hyperlink"/>
          </w:rPr>
          <w:fldChar w:fldCharType="separate"/>
        </w:r>
        <w:r w:rsidR="0097568C" w:rsidRPr="0097568C">
          <w:rPr>
            <w:rStyle w:val="Hyperlink"/>
            <w:noProof/>
            <w:u w:val="none"/>
          </w:rPr>
          <w:t>[3]</w:t>
        </w:r>
        <w:r w:rsidR="00053336" w:rsidRPr="00C76E2B">
          <w:rPr>
            <w:rStyle w:val="Hyperlink"/>
          </w:rPr>
          <w:fldChar w:fldCharType="end"/>
        </w:r>
      </w:hyperlink>
      <w:r>
        <w:t xml:space="preserve">. </w:t>
      </w:r>
      <w:r w:rsidR="00DB1781">
        <w:t xml:space="preserve">Để thực hiện điều này, ta cần </w:t>
      </w:r>
      <w:r w:rsidR="00201FD5">
        <w:t xml:space="preserve">tìm ma trận Homigraphy </w:t>
      </w:r>
      <w:r w:rsidR="00201FD5">
        <w:rPr>
          <w:i/>
          <w:iCs/>
        </w:rPr>
        <w:t>H</w:t>
      </w:r>
      <w:r w:rsidR="00201FD5">
        <w:t xml:space="preserve"> bằng </w:t>
      </w:r>
      <w:r w:rsidR="008570BA">
        <w:t xml:space="preserve">thuật toán RANSAC với </w:t>
      </w:r>
      <w:r w:rsidR="00201FD5">
        <w:t>ý tưởng chính: với mỗi mô hình (ma trận) được xây dựng từ 4 cặp khớp nhau bất kì, đếm số cặp phù hợp ứng với từng mô hình và chọn mô hình có số cặp phù hợp nhiều nhất.</w:t>
      </w:r>
      <w:r w:rsidR="00FD467C">
        <w:t xml:space="preserve"> </w:t>
      </w:r>
    </w:p>
    <w:p w14:paraId="02469912" w14:textId="6F5038CD" w:rsidR="00B42836" w:rsidRPr="00A93E8B" w:rsidRDefault="0097568C" w:rsidP="00A93E8B">
      <w:pPr>
        <w:jc w:val="center"/>
        <w:rPr>
          <w:szCs w:val="26"/>
        </w:rPr>
      </w:pPr>
      <w:r>
        <w:rPr>
          <w:noProof/>
        </w:rPr>
        <w:lastRenderedPageBreak/>
        <w:drawing>
          <wp:inline distT="0" distB="0" distL="0" distR="0" wp14:anchorId="2FE29C6D" wp14:editId="27B78339">
            <wp:extent cx="2163962" cy="15544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63962" cy="1554480"/>
                    </a:xfrm>
                    <a:prstGeom prst="rect">
                      <a:avLst/>
                    </a:prstGeom>
                    <a:noFill/>
                    <a:ln>
                      <a:noFill/>
                    </a:ln>
                  </pic:spPr>
                </pic:pic>
              </a:graphicData>
            </a:graphic>
          </wp:inline>
        </w:drawing>
      </w:r>
      <w:r w:rsidR="00A93E8B">
        <w:rPr>
          <w:szCs w:val="26"/>
        </w:rPr>
        <w:t xml:space="preserve"> </w:t>
      </w:r>
      <w:r w:rsidR="00707B14">
        <w:rPr>
          <w:noProof/>
        </w:rPr>
        <w:drawing>
          <wp:inline distT="0" distB="0" distL="0" distR="0" wp14:anchorId="61CB3758" wp14:editId="42B067C0">
            <wp:extent cx="2070901" cy="1554480"/>
            <wp:effectExtent l="0" t="0" r="571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9103" t="16779" b="30586"/>
                    <a:stretch/>
                  </pic:blipFill>
                  <pic:spPr bwMode="auto">
                    <a:xfrm>
                      <a:off x="0" y="0"/>
                      <a:ext cx="2070901"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462A9513" w14:textId="5AA03F7C" w:rsidR="000A21DD" w:rsidRPr="00D66F0F" w:rsidRDefault="00B42836" w:rsidP="00B42836">
      <w:pPr>
        <w:pStyle w:val="Caption"/>
        <w:jc w:val="center"/>
        <w:rPr>
          <w:sz w:val="26"/>
          <w:szCs w:val="26"/>
        </w:rPr>
      </w:pPr>
      <w:bookmarkStart w:id="15" w:name="_Toc31031952"/>
      <w:bookmarkStart w:id="16" w:name="_Toc31134190"/>
      <w:r w:rsidRPr="00B42836">
        <w:rPr>
          <w:sz w:val="26"/>
          <w:szCs w:val="26"/>
        </w:rPr>
        <w:t xml:space="preserve">Hình </w:t>
      </w:r>
      <w:r w:rsidRPr="00B42836">
        <w:rPr>
          <w:sz w:val="26"/>
          <w:szCs w:val="26"/>
        </w:rPr>
        <w:fldChar w:fldCharType="begin"/>
      </w:r>
      <w:r w:rsidRPr="00B42836">
        <w:rPr>
          <w:sz w:val="26"/>
          <w:szCs w:val="26"/>
        </w:rPr>
        <w:instrText xml:space="preserve"> SEQ Hình \* ARABIC </w:instrText>
      </w:r>
      <w:r w:rsidRPr="00B42836">
        <w:rPr>
          <w:sz w:val="26"/>
          <w:szCs w:val="26"/>
        </w:rPr>
        <w:fldChar w:fldCharType="separate"/>
      </w:r>
      <w:r w:rsidR="00D13DAA">
        <w:rPr>
          <w:noProof/>
          <w:sz w:val="26"/>
          <w:szCs w:val="26"/>
        </w:rPr>
        <w:t>2</w:t>
      </w:r>
      <w:r w:rsidRPr="00B42836">
        <w:rPr>
          <w:sz w:val="26"/>
          <w:szCs w:val="26"/>
        </w:rPr>
        <w:fldChar w:fldCharType="end"/>
      </w:r>
      <w:r w:rsidRPr="00B42836">
        <w:rPr>
          <w:sz w:val="26"/>
          <w:szCs w:val="26"/>
        </w:rPr>
        <w:t xml:space="preserve">. </w:t>
      </w:r>
      <w:bookmarkEnd w:id="15"/>
      <w:r w:rsidR="0097568C">
        <w:rPr>
          <w:sz w:val="26"/>
          <w:szCs w:val="26"/>
        </w:rPr>
        <w:t xml:space="preserve">Trước và sau khi </w:t>
      </w:r>
      <w:r w:rsidR="00D66F0F">
        <w:rPr>
          <w:sz w:val="26"/>
          <w:szCs w:val="26"/>
        </w:rPr>
        <w:t>cân chỉnh hình ảnh</w:t>
      </w:r>
      <w:bookmarkEnd w:id="16"/>
    </w:p>
    <w:p w14:paraId="3DE22C73" w14:textId="1E5BB095" w:rsidR="000F6A12" w:rsidRDefault="000F6A12" w:rsidP="000F6A12">
      <w:pPr>
        <w:pStyle w:val="Heading2"/>
        <w:numPr>
          <w:ilvl w:val="1"/>
          <w:numId w:val="20"/>
        </w:numPr>
      </w:pPr>
      <w:bookmarkStart w:id="17" w:name="_Toc30985874"/>
      <w:bookmarkStart w:id="18" w:name="_Toc31134200"/>
      <w:r w:rsidRPr="000F6A12">
        <w:t xml:space="preserve">Khớp các ảnh theo ước lượng </w:t>
      </w:r>
      <w:r w:rsidR="00D66F0F">
        <w:t>H</w:t>
      </w:r>
      <w:r w:rsidRPr="000F6A12">
        <w:t>omography để tạo ảnh panorama</w:t>
      </w:r>
      <w:bookmarkEnd w:id="17"/>
      <w:bookmarkEnd w:id="18"/>
    </w:p>
    <w:p w14:paraId="1B3FEC91" w14:textId="03E8BEA2" w:rsidR="001B776C" w:rsidRDefault="00707B14" w:rsidP="00DB1781">
      <w:r>
        <w:t>Ảnh trái s</w:t>
      </w:r>
      <w:r w:rsidR="00D66F0F">
        <w:t xml:space="preserve">au khi </w:t>
      </w:r>
      <w:r>
        <w:t xml:space="preserve">được </w:t>
      </w:r>
      <w:r w:rsidR="00D66F0F">
        <w:t>cân chỉnh</w:t>
      </w:r>
      <w:r>
        <w:t xml:space="preserve"> (tạm gọi là ảnh </w:t>
      </w:r>
      <w:r w:rsidRPr="00707B14">
        <w:rPr>
          <w:i/>
          <w:iCs/>
        </w:rPr>
        <w:t>train</w:t>
      </w:r>
      <w:r>
        <w:t xml:space="preserve">) sẽ được nối vào ảnh phải (ảnh </w:t>
      </w:r>
      <w:r>
        <w:rPr>
          <w:i/>
          <w:iCs/>
        </w:rPr>
        <w:t>query</w:t>
      </w:r>
      <w:r>
        <w:t>)</w:t>
      </w:r>
      <w:r w:rsidR="00D66F0F">
        <w:t xml:space="preserve">, </w:t>
      </w:r>
      <w:r w:rsidR="00C13622">
        <w:t>tạo thành</w:t>
      </w:r>
      <w:r w:rsidR="00480A5A">
        <w:t xml:space="preserve"> </w:t>
      </w:r>
      <w:r w:rsidR="00916B9F">
        <w:t xml:space="preserve">ảnh mới </w:t>
      </w:r>
      <w:r w:rsidR="00FD467C">
        <w:t xml:space="preserve">(ảnh </w:t>
      </w:r>
      <w:r>
        <w:rPr>
          <w:i/>
          <w:iCs/>
        </w:rPr>
        <w:t>result</w:t>
      </w:r>
      <w:r w:rsidR="00FD467C">
        <w:t>)</w:t>
      </w:r>
      <w:r w:rsidR="00C13622">
        <w:t>.</w:t>
      </w:r>
    </w:p>
    <w:p w14:paraId="154776D8" w14:textId="5069FABA" w:rsidR="00247AAA" w:rsidRDefault="00D6281D" w:rsidP="001B776C">
      <w:pPr>
        <w:jc w:val="center"/>
      </w:pPr>
      <w:r>
        <w:rPr>
          <w:noProof/>
        </w:rPr>
        <w:drawing>
          <wp:inline distT="0" distB="0" distL="0" distR="0" wp14:anchorId="6595C4D4" wp14:editId="0843DF68">
            <wp:extent cx="2991005" cy="15544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57" b="34690"/>
                    <a:stretch/>
                  </pic:blipFill>
                  <pic:spPr bwMode="auto">
                    <a:xfrm>
                      <a:off x="0" y="0"/>
                      <a:ext cx="2991005" cy="1554480"/>
                    </a:xfrm>
                    <a:prstGeom prst="rect">
                      <a:avLst/>
                    </a:prstGeom>
                    <a:noFill/>
                    <a:ln>
                      <a:noFill/>
                    </a:ln>
                    <a:extLst>
                      <a:ext uri="{53640926-AAD7-44D8-BBD7-CCE9431645EC}">
                        <a14:shadowObscured xmlns:a14="http://schemas.microsoft.com/office/drawing/2010/main"/>
                      </a:ext>
                    </a:extLst>
                  </pic:spPr>
                </pic:pic>
              </a:graphicData>
            </a:graphic>
          </wp:inline>
        </w:drawing>
      </w:r>
    </w:p>
    <w:p w14:paraId="34B6B6C5" w14:textId="261441B5" w:rsidR="0097568C" w:rsidRPr="0097568C" w:rsidRDefault="00247AAA" w:rsidP="0097568C">
      <w:pPr>
        <w:pStyle w:val="Caption"/>
        <w:jc w:val="center"/>
        <w:rPr>
          <w:sz w:val="26"/>
          <w:szCs w:val="26"/>
        </w:rPr>
      </w:pPr>
      <w:bookmarkStart w:id="19" w:name="_Toc31031953"/>
      <w:bookmarkStart w:id="20" w:name="_Ref31131747"/>
      <w:bookmarkStart w:id="21" w:name="_Ref31132154"/>
      <w:bookmarkStart w:id="22" w:name="_Toc31134191"/>
      <w:r w:rsidRPr="00247AAA">
        <w:rPr>
          <w:sz w:val="26"/>
          <w:szCs w:val="26"/>
        </w:rPr>
        <w:t xml:space="preserve">Hình </w:t>
      </w:r>
      <w:r w:rsidRPr="00247AAA">
        <w:rPr>
          <w:sz w:val="26"/>
          <w:szCs w:val="26"/>
        </w:rPr>
        <w:fldChar w:fldCharType="begin"/>
      </w:r>
      <w:r w:rsidRPr="00247AAA">
        <w:rPr>
          <w:sz w:val="26"/>
          <w:szCs w:val="26"/>
        </w:rPr>
        <w:instrText xml:space="preserve"> SEQ Hình \* ARABIC </w:instrText>
      </w:r>
      <w:r w:rsidRPr="00247AAA">
        <w:rPr>
          <w:sz w:val="26"/>
          <w:szCs w:val="26"/>
        </w:rPr>
        <w:fldChar w:fldCharType="separate"/>
      </w:r>
      <w:r w:rsidR="00D13DAA">
        <w:rPr>
          <w:noProof/>
          <w:sz w:val="26"/>
          <w:szCs w:val="26"/>
        </w:rPr>
        <w:t>3</w:t>
      </w:r>
      <w:r w:rsidRPr="00247AAA">
        <w:rPr>
          <w:sz w:val="26"/>
          <w:szCs w:val="26"/>
        </w:rPr>
        <w:fldChar w:fldCharType="end"/>
      </w:r>
      <w:r w:rsidRPr="00247AAA">
        <w:rPr>
          <w:sz w:val="26"/>
          <w:szCs w:val="26"/>
        </w:rPr>
        <w:t xml:space="preserve">. </w:t>
      </w:r>
      <w:bookmarkEnd w:id="19"/>
      <w:bookmarkEnd w:id="20"/>
      <w:bookmarkEnd w:id="21"/>
      <w:bookmarkEnd w:id="22"/>
      <w:r w:rsidR="00707B14">
        <w:rPr>
          <w:sz w:val="26"/>
          <w:szCs w:val="26"/>
        </w:rPr>
        <w:t>Minh họa việc nối ảnh</w:t>
      </w:r>
    </w:p>
    <w:p w14:paraId="4D99EC55" w14:textId="131CF309" w:rsidR="00982710" w:rsidRDefault="00247AAA" w:rsidP="00D13DAA">
      <w:r>
        <w:t xml:space="preserve">Để </w:t>
      </w:r>
      <w:r w:rsidR="00C13622">
        <w:t xml:space="preserve">tránh việc </w:t>
      </w:r>
      <w:r w:rsidR="00C14CAE">
        <w:t xml:space="preserve">xuất hiện các </w:t>
      </w:r>
      <w:r w:rsidR="00D6281D">
        <w:t>phần màu</w:t>
      </w:r>
      <w:r w:rsidR="00C14CAE">
        <w:t xml:space="preserve"> đen ở ranh giới giữa </w:t>
      </w:r>
      <w:r w:rsidR="00C14CAE">
        <w:rPr>
          <w:i/>
          <w:iCs/>
        </w:rPr>
        <w:t>train</w:t>
      </w:r>
      <w:r w:rsidR="00C14CAE">
        <w:t xml:space="preserve"> và </w:t>
      </w:r>
      <w:r w:rsidR="00C14CAE">
        <w:rPr>
          <w:i/>
          <w:iCs/>
        </w:rPr>
        <w:t>query</w:t>
      </w:r>
      <w:r w:rsidR="00C13622">
        <w:t xml:space="preserve">, cần loại bỏ nền đen ở ảnh </w:t>
      </w:r>
      <w:r w:rsidR="00C13622">
        <w:rPr>
          <w:i/>
          <w:iCs/>
        </w:rPr>
        <w:t>query</w:t>
      </w:r>
      <w:r w:rsidR="00C13622">
        <w:t xml:space="preserve"> trư</w:t>
      </w:r>
      <w:r w:rsidR="00C14CAE">
        <w:t xml:space="preserve">ớc thao tác nối. Việc này có thể được thực hiện bằng cách sử dụng một kernel có kích thước 5x5 với các phần tử đều là 1, lướt trên ảnh </w:t>
      </w:r>
      <w:r w:rsidR="00C14CAE">
        <w:rPr>
          <w:i/>
          <w:iCs/>
        </w:rPr>
        <w:t>query</w:t>
      </w:r>
      <w:r w:rsidR="00C14CAE">
        <w:t xml:space="preserve">. Các pixel trên ảnh </w:t>
      </w:r>
      <w:r w:rsidR="00C14CAE">
        <w:rPr>
          <w:i/>
          <w:iCs/>
        </w:rPr>
        <w:t>query</w:t>
      </w:r>
      <w:r w:rsidR="00C14CAE">
        <w:t xml:space="preserve"> chỉ được dán vào </w:t>
      </w:r>
      <w:r w:rsidR="00C14CAE">
        <w:rPr>
          <w:i/>
          <w:iCs/>
        </w:rPr>
        <w:t>re</w:t>
      </w:r>
      <w:r w:rsidR="00D6281D">
        <w:rPr>
          <w:i/>
          <w:iCs/>
        </w:rPr>
        <w:t xml:space="preserve">sult </w:t>
      </w:r>
      <w:r w:rsidR="00D6281D">
        <w:t>khi và chỉ khi tất cả pixel trong vùng này đều không phải là màu đen. Việc này có thể làm mất mát một phần nhỏ rìa của ảnh (không đáng kể).</w:t>
      </w:r>
    </w:p>
    <w:p w14:paraId="58A44D27" w14:textId="7A016767" w:rsidR="00D6281D" w:rsidRPr="00D462AE" w:rsidRDefault="00D6281D" w:rsidP="00D13DAA">
      <w:pPr>
        <w:rPr>
          <w:szCs w:val="26"/>
        </w:rPr>
      </w:pPr>
      <w:r>
        <w:t xml:space="preserve">Tiếp theo, để loại bỏ các viền đen thừa ở rìa của </w:t>
      </w:r>
      <w:r>
        <w:rPr>
          <w:i/>
          <w:iCs/>
        </w:rPr>
        <w:t>result</w:t>
      </w:r>
      <w:r>
        <w:t xml:space="preserve">, ta tìm bao (bounding box) nhỏ nhất </w:t>
      </w:r>
      <w:r w:rsidR="00D462AE">
        <w:t xml:space="preserve">sao cho bao này có thể chứa toàn bộ ảnh, không kể nền đen. Ảnh </w:t>
      </w:r>
      <w:r w:rsidR="00D462AE">
        <w:rPr>
          <w:i/>
          <w:iCs/>
        </w:rPr>
        <w:t>result</w:t>
      </w:r>
      <w:r w:rsidR="00D462AE">
        <w:t xml:space="preserve"> sẽ được cắt tỉa theo bao này để hạn chế sự xuất hiện của nền đen.</w:t>
      </w:r>
    </w:p>
    <w:p w14:paraId="672DD16C" w14:textId="0696FE17" w:rsidR="00B42836" w:rsidRDefault="00D462AE" w:rsidP="00B42836">
      <w:pPr>
        <w:keepNext/>
        <w:jc w:val="center"/>
      </w:pPr>
      <w:r>
        <w:rPr>
          <w:noProof/>
        </w:rPr>
        <w:lastRenderedPageBreak/>
        <w:drawing>
          <wp:inline distT="0" distB="0" distL="0" distR="0" wp14:anchorId="277C82C7" wp14:editId="57863F11">
            <wp:extent cx="3165782" cy="15544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65782" cy="1554480"/>
                    </a:xfrm>
                    <a:prstGeom prst="rect">
                      <a:avLst/>
                    </a:prstGeom>
                    <a:noFill/>
                    <a:ln>
                      <a:noFill/>
                    </a:ln>
                  </pic:spPr>
                </pic:pic>
              </a:graphicData>
            </a:graphic>
          </wp:inline>
        </w:drawing>
      </w:r>
    </w:p>
    <w:p w14:paraId="494FB77B" w14:textId="218C4F31" w:rsidR="00B42836" w:rsidRDefault="00B42836" w:rsidP="00B42836">
      <w:pPr>
        <w:pStyle w:val="Caption"/>
        <w:jc w:val="center"/>
        <w:rPr>
          <w:sz w:val="26"/>
          <w:szCs w:val="26"/>
        </w:rPr>
      </w:pPr>
      <w:bookmarkStart w:id="23" w:name="_Toc31031954"/>
      <w:bookmarkStart w:id="24" w:name="_Toc31134192"/>
      <w:r w:rsidRPr="00B42836">
        <w:rPr>
          <w:sz w:val="26"/>
          <w:szCs w:val="26"/>
        </w:rPr>
        <w:t xml:space="preserve">Hình </w:t>
      </w:r>
      <w:r w:rsidRPr="00B42836">
        <w:rPr>
          <w:sz w:val="26"/>
          <w:szCs w:val="26"/>
        </w:rPr>
        <w:fldChar w:fldCharType="begin"/>
      </w:r>
      <w:r w:rsidRPr="00B42836">
        <w:rPr>
          <w:sz w:val="26"/>
          <w:szCs w:val="26"/>
        </w:rPr>
        <w:instrText xml:space="preserve"> SEQ Hình \* ARABIC </w:instrText>
      </w:r>
      <w:r w:rsidRPr="00B42836">
        <w:rPr>
          <w:sz w:val="26"/>
          <w:szCs w:val="26"/>
        </w:rPr>
        <w:fldChar w:fldCharType="separate"/>
      </w:r>
      <w:r w:rsidR="00D13DAA">
        <w:rPr>
          <w:noProof/>
          <w:sz w:val="26"/>
          <w:szCs w:val="26"/>
        </w:rPr>
        <w:t>4</w:t>
      </w:r>
      <w:r w:rsidRPr="00B42836">
        <w:rPr>
          <w:sz w:val="26"/>
          <w:szCs w:val="26"/>
        </w:rPr>
        <w:fldChar w:fldCharType="end"/>
      </w:r>
      <w:r w:rsidRPr="00B42836">
        <w:rPr>
          <w:sz w:val="26"/>
          <w:szCs w:val="26"/>
        </w:rPr>
        <w:t xml:space="preserve">. Ảnh panorama hoàn </w:t>
      </w:r>
      <w:r>
        <w:rPr>
          <w:sz w:val="26"/>
          <w:szCs w:val="26"/>
        </w:rPr>
        <w:t>chỉnh</w:t>
      </w:r>
      <w:bookmarkEnd w:id="23"/>
      <w:bookmarkEnd w:id="24"/>
    </w:p>
    <w:p w14:paraId="07740E3C" w14:textId="4BF3174E" w:rsidR="00AE3659" w:rsidRDefault="00A93E8B" w:rsidP="00AE3659">
      <w:r>
        <w:t xml:space="preserve">Để </w:t>
      </w:r>
      <w:r w:rsidR="00247AAA">
        <w:t>tạo ảnh panorama từ</w:t>
      </w:r>
      <w:r>
        <w:t xml:space="preserve"> nhiều </w:t>
      </w:r>
      <w:r w:rsidR="00247AAA">
        <w:t xml:space="preserve">hơn hai </w:t>
      </w:r>
      <w:r>
        <w:t>ảnh, cần chọn ra ảnh trái nhất, sau</w:t>
      </w:r>
      <w:r w:rsidR="00247AAA">
        <w:t xml:space="preserve"> đó</w:t>
      </w:r>
      <w:r w:rsidR="00D66F0F">
        <w:t xml:space="preserve"> mới</w:t>
      </w:r>
      <w:r w:rsidR="00247AAA">
        <w:t xml:space="preserve"> lần lượt</w:t>
      </w:r>
      <w:r w:rsidR="00D462AE">
        <w:t xml:space="preserve"> tìm các ảnh trái thứ hai, thứ 3…, ảnh phải nhất, rồi lần lượt</w:t>
      </w:r>
      <w:r w:rsidR="00247AAA">
        <w:t xml:space="preserve"> ghép các ảnh </w:t>
      </w:r>
      <w:r w:rsidR="00D462AE">
        <w:t>này với nhau từ giữa sang hai bên.</w:t>
      </w:r>
      <w:r w:rsidR="00CA41D7">
        <w:t xml:space="preserve"> Các bước thực hiện:</w:t>
      </w:r>
    </w:p>
    <w:p w14:paraId="5886A36B" w14:textId="2F25EF19" w:rsidR="00CA41D7" w:rsidRDefault="00CA41D7" w:rsidP="00CA41D7">
      <w:pPr>
        <w:pStyle w:val="ListParagraph"/>
        <w:numPr>
          <w:ilvl w:val="0"/>
          <w:numId w:val="30"/>
        </w:numPr>
      </w:pPr>
      <w:r>
        <w:t xml:space="preserve">Bước 1: </w:t>
      </w:r>
      <w:r w:rsidR="00BE325C">
        <w:t>Với mỗi ảnh</w:t>
      </w:r>
      <w:r w:rsidR="00214B38">
        <w:t xml:space="preserve"> thuộc </w:t>
      </w:r>
      <w:r w:rsidR="00214B38">
        <w:rPr>
          <w:i/>
          <w:iCs/>
        </w:rPr>
        <w:t>I</w:t>
      </w:r>
      <w:r w:rsidR="00214B38">
        <w:t xml:space="preserve"> (tập ảnh ban đầu)</w:t>
      </w:r>
      <w:r w:rsidR="00BE325C">
        <w:t>, đếm tổng số đặc trưng khớp giữa nửa trái của ảnh với các nửa phải của các ảnh còn lại.</w:t>
      </w:r>
    </w:p>
    <w:p w14:paraId="5DF28FCB" w14:textId="6533DE50" w:rsidR="00BE325C" w:rsidRDefault="00BE325C" w:rsidP="00CA41D7">
      <w:pPr>
        <w:pStyle w:val="ListParagraph"/>
        <w:numPr>
          <w:ilvl w:val="0"/>
          <w:numId w:val="30"/>
        </w:numPr>
      </w:pPr>
      <w:r>
        <w:t>Bước 2: Chọn ra ảnh có tổng số đặc trưng khớp nhỏ nhất làm ảnh trái nhất.</w:t>
      </w:r>
      <w:r w:rsidR="00CA7AC8">
        <w:t xml:space="preserve"> </w:t>
      </w:r>
      <w:r w:rsidR="00214B38">
        <w:t xml:space="preserve">Cho ảnh này vào tập </w:t>
      </w:r>
      <w:r w:rsidR="00214B38">
        <w:rPr>
          <w:i/>
          <w:iCs/>
        </w:rPr>
        <w:t xml:space="preserve">O </w:t>
      </w:r>
      <w:r w:rsidR="00214B38">
        <w:t>đang rỗng (tập chứa các ảnh được sắp xếp theo thứ tự từ trái qua phải của khung cảnh) và l</w:t>
      </w:r>
      <w:r w:rsidR="00D5323E">
        <w:t xml:space="preserve">oại </w:t>
      </w:r>
      <w:r w:rsidR="00214B38">
        <w:t>nó</w:t>
      </w:r>
      <w:r w:rsidR="00D5323E">
        <w:t xml:space="preserve"> khỏi </w:t>
      </w:r>
      <w:r w:rsidR="00214B38">
        <w:rPr>
          <w:i/>
          <w:iCs/>
        </w:rPr>
        <w:t>I</w:t>
      </w:r>
      <w:r w:rsidR="00D5323E">
        <w:t>.</w:t>
      </w:r>
      <w:r w:rsidR="007466DD" w:rsidRPr="007466DD">
        <w:t xml:space="preserve"> </w:t>
      </w:r>
      <w:r w:rsidR="007466DD">
        <w:t xml:space="preserve">Gán </w:t>
      </w:r>
      <w:r w:rsidR="007466DD">
        <w:rPr>
          <w:i/>
          <w:iCs/>
        </w:rPr>
        <w:t>ith</w:t>
      </w:r>
      <w:r w:rsidR="007466DD" w:rsidRPr="00214B38">
        <w:rPr>
          <w:i/>
          <w:iCs/>
        </w:rPr>
        <w:t>_leftmost</w:t>
      </w:r>
      <w:r w:rsidR="007466DD" w:rsidRPr="00214B38">
        <w:rPr>
          <w:i/>
          <w:iCs/>
        </w:rPr>
        <w:softHyphen/>
      </w:r>
      <w:r w:rsidR="007466DD">
        <w:t xml:space="preserve"> bằng ảnh trái nhất.</w:t>
      </w:r>
      <w:bookmarkStart w:id="25" w:name="_GoBack"/>
      <w:bookmarkEnd w:id="25"/>
    </w:p>
    <w:p w14:paraId="4C078608" w14:textId="5754CD13" w:rsidR="00D462AE" w:rsidRPr="00214B38" w:rsidRDefault="00D462AE" w:rsidP="00CA41D7">
      <w:pPr>
        <w:pStyle w:val="ListParagraph"/>
        <w:numPr>
          <w:ilvl w:val="0"/>
          <w:numId w:val="30"/>
        </w:numPr>
      </w:pPr>
      <w:r>
        <w:t xml:space="preserve">Bước 3: </w:t>
      </w:r>
      <w:r w:rsidRPr="00D462AE">
        <w:t>Chọn</w:t>
      </w:r>
      <w:r>
        <w:t xml:space="preserve"> ảnh có tổng số đặc trưng khớp với </w:t>
      </w:r>
      <w:r>
        <w:rPr>
          <w:i/>
          <w:iCs/>
        </w:rPr>
        <w:t>ith_leftmost</w:t>
      </w:r>
      <w:r>
        <w:rPr>
          <w:i/>
          <w:iCs/>
        </w:rPr>
        <w:softHyphen/>
        <w:t xml:space="preserve"> </w:t>
      </w:r>
      <w:r>
        <w:t xml:space="preserve">nhiều nhất làm </w:t>
      </w:r>
      <w:r w:rsidR="00214B38">
        <w:rPr>
          <w:i/>
          <w:iCs/>
        </w:rPr>
        <w:t>ith_leftmost</w:t>
      </w:r>
      <w:r w:rsidR="00214B38">
        <w:rPr>
          <w:i/>
          <w:iCs/>
        </w:rPr>
        <w:softHyphen/>
        <w:t xml:space="preserve">. </w:t>
      </w:r>
      <w:r w:rsidR="00214B38">
        <w:t xml:space="preserve">Đẩy ảnh này vào cuối tập </w:t>
      </w:r>
      <w:r w:rsidR="00214B38">
        <w:rPr>
          <w:i/>
          <w:iCs/>
        </w:rPr>
        <w:t>O</w:t>
      </w:r>
      <w:r w:rsidR="00214B38">
        <w:t xml:space="preserve"> và xóa nó khỏi </w:t>
      </w:r>
      <w:r w:rsidR="00214B38">
        <w:rPr>
          <w:i/>
          <w:iCs/>
        </w:rPr>
        <w:t>I.</w:t>
      </w:r>
    </w:p>
    <w:p w14:paraId="53A30D8A" w14:textId="7B7F63E0" w:rsidR="00214B38" w:rsidRDefault="00214B38" w:rsidP="00CA41D7">
      <w:pPr>
        <w:pStyle w:val="ListParagraph"/>
        <w:numPr>
          <w:ilvl w:val="0"/>
          <w:numId w:val="30"/>
        </w:numPr>
      </w:pPr>
      <w:r>
        <w:t xml:space="preserve">Bước 4: Lặp lại bước 3 cho đến khi </w:t>
      </w:r>
      <w:r>
        <w:rPr>
          <w:i/>
          <w:iCs/>
        </w:rPr>
        <w:t>I</w:t>
      </w:r>
      <w:r>
        <w:t xml:space="preserve"> rỗng.</w:t>
      </w:r>
    </w:p>
    <w:p w14:paraId="612780DC" w14:textId="1C9152FD" w:rsidR="00214B38" w:rsidRDefault="00214B38" w:rsidP="00CA41D7">
      <w:pPr>
        <w:pStyle w:val="ListParagraph"/>
        <w:numPr>
          <w:ilvl w:val="0"/>
          <w:numId w:val="30"/>
        </w:numPr>
      </w:pPr>
      <w:r>
        <w:t xml:space="preserve">Bước 5: Chọn ảnh giữa (ảnh có vị trí đứng giữa tập </w:t>
      </w:r>
      <w:r>
        <w:rPr>
          <w:i/>
          <w:iCs/>
        </w:rPr>
        <w:t>O</w:t>
      </w:r>
      <w:r>
        <w:t xml:space="preserve">) làm </w:t>
      </w:r>
      <w:r>
        <w:rPr>
          <w:i/>
          <w:iCs/>
        </w:rPr>
        <w:t>result.</w:t>
      </w:r>
    </w:p>
    <w:p w14:paraId="65A5CAB4" w14:textId="432B8085" w:rsidR="00BE325C" w:rsidRDefault="00BE325C" w:rsidP="00CA41D7">
      <w:pPr>
        <w:pStyle w:val="ListParagraph"/>
        <w:numPr>
          <w:ilvl w:val="0"/>
          <w:numId w:val="30"/>
        </w:numPr>
      </w:pPr>
      <w:r>
        <w:t xml:space="preserve">Bước </w:t>
      </w:r>
      <w:r w:rsidR="00214B38">
        <w:t>6</w:t>
      </w:r>
      <w:r>
        <w:t xml:space="preserve">: </w:t>
      </w:r>
      <w:r w:rsidR="00214B38">
        <w:t xml:space="preserve">Với mỗi ảnh từ vị trí giữa + 1 cho đến cuối tập </w:t>
      </w:r>
      <w:r w:rsidR="00214B38">
        <w:rPr>
          <w:i/>
          <w:iCs/>
        </w:rPr>
        <w:t>O</w:t>
      </w:r>
      <w:r w:rsidR="00214B38">
        <w:t xml:space="preserve">, gán </w:t>
      </w:r>
      <w:r w:rsidR="00214B38" w:rsidRPr="00214B38">
        <w:t>result</w:t>
      </w:r>
      <w:r w:rsidR="00214B38">
        <w:t xml:space="preserve"> bằng ảnh được nối giữa </w:t>
      </w:r>
      <w:r w:rsidR="00214B38">
        <w:rPr>
          <w:i/>
          <w:iCs/>
        </w:rPr>
        <w:t>result</w:t>
      </w:r>
      <w:r w:rsidR="00214B38">
        <w:t xml:space="preserve"> với lần lượt các ảnh trên (giống như nối 2 ảnh).</w:t>
      </w:r>
    </w:p>
    <w:p w14:paraId="568A07F8" w14:textId="74072299" w:rsidR="00214B38" w:rsidRDefault="00214B38" w:rsidP="00CA41D7">
      <w:pPr>
        <w:pStyle w:val="ListParagraph"/>
        <w:numPr>
          <w:ilvl w:val="0"/>
          <w:numId w:val="30"/>
        </w:numPr>
      </w:pPr>
      <w:r>
        <w:t xml:space="preserve">Bước 7: Xoay ngược </w:t>
      </w:r>
      <w:r>
        <w:rPr>
          <w:i/>
          <w:iCs/>
        </w:rPr>
        <w:t>result</w:t>
      </w:r>
      <w:r>
        <w:t xml:space="preserve"> theo chiều ngang.</w:t>
      </w:r>
    </w:p>
    <w:p w14:paraId="50C74323" w14:textId="7071ECB0" w:rsidR="00214B38" w:rsidRDefault="00214B38" w:rsidP="00CA41D7">
      <w:pPr>
        <w:pStyle w:val="ListParagraph"/>
        <w:numPr>
          <w:ilvl w:val="0"/>
          <w:numId w:val="30"/>
        </w:numPr>
      </w:pPr>
      <w:r>
        <w:t xml:space="preserve">Bước 8: Với mỗi ảnh từ vị trí giữa – 1 cho đến đầu tập </w:t>
      </w:r>
      <w:r>
        <w:rPr>
          <w:i/>
          <w:iCs/>
        </w:rPr>
        <w:t>O</w:t>
      </w:r>
      <w:r>
        <w:t xml:space="preserve">, gán </w:t>
      </w:r>
      <w:r w:rsidRPr="00214B38">
        <w:t>result</w:t>
      </w:r>
      <w:r>
        <w:t xml:space="preserve"> bằng ảnh được nối giữa </w:t>
      </w:r>
      <w:r>
        <w:rPr>
          <w:i/>
          <w:iCs/>
        </w:rPr>
        <w:t>result</w:t>
      </w:r>
      <w:r>
        <w:t xml:space="preserve"> với lần lượt ảnh xoay ngược của các ảnh trên theo chiều ngang.</w:t>
      </w:r>
    </w:p>
    <w:p w14:paraId="5D920C8E" w14:textId="5EBF4725" w:rsidR="00F07E38" w:rsidRDefault="00F07E38" w:rsidP="00CA41D7">
      <w:pPr>
        <w:pStyle w:val="ListParagraph"/>
        <w:numPr>
          <w:ilvl w:val="0"/>
          <w:numId w:val="30"/>
        </w:numPr>
      </w:pPr>
      <w:r>
        <w:t xml:space="preserve">Bước 9: Xoay ngược </w:t>
      </w:r>
      <w:r>
        <w:rPr>
          <w:i/>
          <w:iCs/>
        </w:rPr>
        <w:t xml:space="preserve">result </w:t>
      </w:r>
      <w:r>
        <w:t>theo chiều ngang thêm một lần nữa, đây là kết quả cuối cùng.</w:t>
      </w:r>
    </w:p>
    <w:p w14:paraId="0A52D477" w14:textId="2C34B97E" w:rsidR="00AE3659" w:rsidRDefault="00AE3659" w:rsidP="00AE3659">
      <w:pPr>
        <w:pStyle w:val="Heading1"/>
        <w:numPr>
          <w:ilvl w:val="0"/>
          <w:numId w:val="20"/>
        </w:numPr>
      </w:pPr>
      <w:bookmarkStart w:id="26" w:name="_Toc5269069"/>
      <w:bookmarkStart w:id="27" w:name="_Toc30985876"/>
      <w:bookmarkStart w:id="28" w:name="_Toc31134201"/>
      <w:r>
        <w:lastRenderedPageBreak/>
        <w:t>ĐÁNH GIÁ</w:t>
      </w:r>
      <w:bookmarkEnd w:id="26"/>
      <w:bookmarkEnd w:id="27"/>
      <w:bookmarkEnd w:id="28"/>
    </w:p>
    <w:p w14:paraId="26AD8358" w14:textId="40701CE4" w:rsidR="00AE3659" w:rsidRDefault="00D0364A" w:rsidP="00AE3659">
      <w:pPr>
        <w:pStyle w:val="Heading2"/>
        <w:numPr>
          <w:ilvl w:val="1"/>
          <w:numId w:val="20"/>
        </w:numPr>
      </w:pPr>
      <w:bookmarkStart w:id="29" w:name="_Toc30985877"/>
      <w:bookmarkStart w:id="30" w:name="_Toc31134202"/>
      <w:r>
        <w:t>Ưu điểm</w:t>
      </w:r>
      <w:bookmarkEnd w:id="29"/>
      <w:bookmarkEnd w:id="30"/>
    </w:p>
    <w:p w14:paraId="7674AA1A" w14:textId="3E592D7F" w:rsidR="00C47D32" w:rsidRDefault="00C47D32" w:rsidP="00C47D32">
      <w:pPr>
        <w:pStyle w:val="ListParagraph"/>
        <w:numPr>
          <w:ilvl w:val="0"/>
          <w:numId w:val="29"/>
        </w:numPr>
      </w:pPr>
      <w:r>
        <w:t>Có khả năng ghép các ảnh không theo thứ tự.</w:t>
      </w:r>
    </w:p>
    <w:p w14:paraId="74AE924A" w14:textId="0E26D137" w:rsidR="00C47D32" w:rsidRDefault="00C47D32" w:rsidP="00C47D32">
      <w:pPr>
        <w:pStyle w:val="ListParagraph"/>
        <w:numPr>
          <w:ilvl w:val="0"/>
          <w:numId w:val="29"/>
        </w:numPr>
      </w:pPr>
      <w:r>
        <w:t xml:space="preserve">Giao diện </w:t>
      </w:r>
      <w:r w:rsidR="00D5323E">
        <w:t>đơn giản</w:t>
      </w:r>
      <w:r>
        <w:t>.</w:t>
      </w:r>
    </w:p>
    <w:p w14:paraId="28111FA9" w14:textId="2259E267" w:rsidR="00916B9F" w:rsidRDefault="00C47D32" w:rsidP="00916B9F">
      <w:pPr>
        <w:pStyle w:val="ListParagraph"/>
        <w:numPr>
          <w:ilvl w:val="0"/>
          <w:numId w:val="29"/>
        </w:numPr>
      </w:pPr>
      <w:r>
        <w:t>Thời gian thực thi nhanh chóng.</w:t>
      </w:r>
    </w:p>
    <w:p w14:paraId="6D4F5F5C" w14:textId="18DA0A18" w:rsidR="00D66F0F" w:rsidRPr="00916B9F" w:rsidRDefault="00D66F0F" w:rsidP="00916B9F">
      <w:pPr>
        <w:pStyle w:val="ListParagraph"/>
        <w:numPr>
          <w:ilvl w:val="0"/>
          <w:numId w:val="29"/>
        </w:numPr>
      </w:pPr>
      <w:r>
        <w:t>Kết quả tương đối chính xác, thuận mắt</w:t>
      </w:r>
      <w:r w:rsidR="00F07E38">
        <w:t>, hợp tỉ lệ</w:t>
      </w:r>
      <w:r>
        <w:t>.</w:t>
      </w:r>
    </w:p>
    <w:p w14:paraId="53E13B53" w14:textId="1680ACD1" w:rsidR="00AE3659" w:rsidRDefault="00D0364A" w:rsidP="00AE3659">
      <w:pPr>
        <w:pStyle w:val="Heading2"/>
        <w:numPr>
          <w:ilvl w:val="1"/>
          <w:numId w:val="20"/>
        </w:numPr>
      </w:pPr>
      <w:bookmarkStart w:id="31" w:name="_Toc30985878"/>
      <w:bookmarkStart w:id="32" w:name="_Toc31134203"/>
      <w:r>
        <w:t>Nhược điểm</w:t>
      </w:r>
      <w:bookmarkEnd w:id="31"/>
      <w:bookmarkEnd w:id="32"/>
    </w:p>
    <w:p w14:paraId="61727A35" w14:textId="7BB17CE6" w:rsidR="001670F2" w:rsidRDefault="00C47D32" w:rsidP="001670F2">
      <w:pPr>
        <w:pStyle w:val="ListParagraph"/>
        <w:numPr>
          <w:ilvl w:val="0"/>
          <w:numId w:val="29"/>
        </w:numPr>
      </w:pPr>
      <w:r>
        <w:t>Xảy ra</w:t>
      </w:r>
      <w:r w:rsidR="001670F2">
        <w:t xml:space="preserve"> lỗi khi thư mục có chứa các </w:t>
      </w:r>
      <w:r w:rsidR="006F122B">
        <w:t xml:space="preserve">loại </w:t>
      </w:r>
      <w:r w:rsidR="001670F2">
        <w:t>tệp không phải là hình ảnh</w:t>
      </w:r>
      <w:r>
        <w:t>.</w:t>
      </w:r>
    </w:p>
    <w:p w14:paraId="677C60C1" w14:textId="2EF4CC9E" w:rsidR="00623A62" w:rsidRDefault="00623A62" w:rsidP="001670F2">
      <w:pPr>
        <w:pStyle w:val="ListParagraph"/>
        <w:numPr>
          <w:ilvl w:val="0"/>
          <w:numId w:val="29"/>
        </w:numPr>
      </w:pPr>
      <w:r>
        <w:t>Gặp khó khăn khi phần gối nhau giữa các ảnh nhỏ</w:t>
      </w:r>
      <w:r w:rsidR="00C47D32">
        <w:t xml:space="preserve"> hoặc không rõ ràng.</w:t>
      </w:r>
    </w:p>
    <w:p w14:paraId="0EB430F8" w14:textId="75241C7E" w:rsidR="00623A62" w:rsidRDefault="00F07E38" w:rsidP="001670F2">
      <w:pPr>
        <w:pStyle w:val="ListParagraph"/>
        <w:numPr>
          <w:ilvl w:val="0"/>
          <w:numId w:val="29"/>
        </w:numPr>
      </w:pPr>
      <w:r>
        <w:t>Phần nền đen không được loại bỏ triệt để</w:t>
      </w:r>
      <w:r w:rsidR="000103A5">
        <w:t>.</w:t>
      </w:r>
    </w:p>
    <w:p w14:paraId="6255AC0C" w14:textId="617619F1" w:rsidR="00982710" w:rsidRDefault="00982710" w:rsidP="001670F2">
      <w:pPr>
        <w:pStyle w:val="ListParagraph"/>
        <w:numPr>
          <w:ilvl w:val="0"/>
          <w:numId w:val="29"/>
        </w:numPr>
      </w:pPr>
      <w:r>
        <w:t>Không có chức năng trộn màu cho ảnh (blend).</w:t>
      </w:r>
    </w:p>
    <w:p w14:paraId="0ACE0BF2" w14:textId="056606A3" w:rsidR="00053336" w:rsidRDefault="003C7E5F" w:rsidP="001670F2">
      <w:pPr>
        <w:pStyle w:val="ListParagraph"/>
        <w:numPr>
          <w:ilvl w:val="0"/>
          <w:numId w:val="29"/>
        </w:numPr>
      </w:pPr>
      <w:r>
        <w:t>Đôi khi c</w:t>
      </w:r>
      <w:r w:rsidR="00053336">
        <w:t>ó thể cho ra kết quả xấu khi số ảnh đầu vào nhiều hơn 2.</w:t>
      </w:r>
    </w:p>
    <w:p w14:paraId="715E923E" w14:textId="72CE916F" w:rsidR="0084476E" w:rsidRDefault="00AE3659" w:rsidP="0084476E">
      <w:pPr>
        <w:pStyle w:val="Heading1"/>
        <w:numPr>
          <w:ilvl w:val="0"/>
          <w:numId w:val="23"/>
        </w:numPr>
        <w:ind w:left="360"/>
      </w:pPr>
      <w:bookmarkStart w:id="33" w:name="_TÀI_LIỆU_THAM"/>
      <w:bookmarkStart w:id="34" w:name="_Toc5269088"/>
      <w:bookmarkStart w:id="35" w:name="_Toc30985879"/>
      <w:bookmarkStart w:id="36" w:name="_Toc31134204"/>
      <w:bookmarkEnd w:id="33"/>
      <w:r>
        <w:t>TÀI LIỆU THAM KHẢO</w:t>
      </w:r>
      <w:bookmarkEnd w:id="34"/>
      <w:bookmarkEnd w:id="35"/>
      <w:bookmarkEnd w:id="36"/>
    </w:p>
    <w:p w14:paraId="399DC40E" w14:textId="61555E85" w:rsidR="0097568C" w:rsidRPr="0097568C" w:rsidRDefault="0084476E" w:rsidP="0097568C">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7568C" w:rsidRPr="0097568C">
        <w:rPr>
          <w:noProof/>
          <w:szCs w:val="24"/>
        </w:rPr>
        <w:t>[1]</w:t>
      </w:r>
      <w:r w:rsidR="0097568C" w:rsidRPr="0097568C">
        <w:rPr>
          <w:noProof/>
          <w:szCs w:val="24"/>
        </w:rPr>
        <w:tab/>
        <w:t xml:space="preserve">P. T. H. Anh, “Kỹ thuật Image Alignment sử dụng phương pháp feature-based trong bài toán nhận diện ký tự OCR,” 2019. [Online]. Available: </w:t>
      </w:r>
      <w:hyperlink r:id="rId18" w:history="1">
        <w:r w:rsidR="0097568C" w:rsidRPr="00B70D1A">
          <w:rPr>
            <w:rStyle w:val="Hyperlink"/>
            <w:noProof/>
            <w:szCs w:val="24"/>
          </w:rPr>
          <w:t>https://viblo.asia/p/ky-thuat-image-alignment-su-dung-phuong-phap-feature-based-trong-bai-toan-nhan-dien-ky-tu-ocr-bJzKmyODK9N</w:t>
        </w:r>
      </w:hyperlink>
      <w:r w:rsidR="0097568C" w:rsidRPr="0097568C">
        <w:rPr>
          <w:noProof/>
          <w:szCs w:val="24"/>
        </w:rPr>
        <w:t>.</w:t>
      </w:r>
    </w:p>
    <w:p w14:paraId="7477202E" w14:textId="68150F47" w:rsidR="0097568C" w:rsidRPr="0097568C" w:rsidRDefault="0097568C" w:rsidP="0097568C">
      <w:pPr>
        <w:widowControl w:val="0"/>
        <w:autoSpaceDE w:val="0"/>
        <w:autoSpaceDN w:val="0"/>
        <w:adjustRightInd w:val="0"/>
        <w:ind w:left="640" w:hanging="640"/>
        <w:rPr>
          <w:noProof/>
          <w:szCs w:val="24"/>
        </w:rPr>
      </w:pPr>
      <w:r w:rsidRPr="0097568C">
        <w:rPr>
          <w:noProof/>
          <w:szCs w:val="24"/>
        </w:rPr>
        <w:t>[2]</w:t>
      </w:r>
      <w:r w:rsidRPr="0097568C">
        <w:rPr>
          <w:noProof/>
          <w:szCs w:val="24"/>
        </w:rPr>
        <w:tab/>
        <w:t xml:space="preserve">“Image stitching with OpenCV and Python,” 2019. [Online]. Available: </w:t>
      </w:r>
      <w:hyperlink r:id="rId19" w:history="1">
        <w:r w:rsidRPr="00B70D1A">
          <w:rPr>
            <w:rStyle w:val="Hyperlink"/>
            <w:noProof/>
            <w:szCs w:val="24"/>
          </w:rPr>
          <w:t>https://medium.com/pylessons/image-stitching-with-opencv-and-python-1ebd9e0a6d78</w:t>
        </w:r>
      </w:hyperlink>
      <w:r w:rsidRPr="0097568C">
        <w:rPr>
          <w:noProof/>
          <w:szCs w:val="24"/>
        </w:rPr>
        <w:t>.</w:t>
      </w:r>
    </w:p>
    <w:p w14:paraId="2630DBCC" w14:textId="1A2B5952" w:rsidR="0097568C" w:rsidRPr="003C7E5F" w:rsidRDefault="0097568C" w:rsidP="003C7E5F">
      <w:pPr>
        <w:widowControl w:val="0"/>
        <w:autoSpaceDE w:val="0"/>
        <w:autoSpaceDN w:val="0"/>
        <w:adjustRightInd w:val="0"/>
        <w:ind w:left="640" w:hanging="640"/>
        <w:rPr>
          <w:noProof/>
          <w:szCs w:val="24"/>
        </w:rPr>
      </w:pPr>
      <w:r w:rsidRPr="0097568C">
        <w:rPr>
          <w:noProof/>
          <w:szCs w:val="24"/>
        </w:rPr>
        <w:t>[3]</w:t>
      </w:r>
      <w:r w:rsidRPr="0097568C">
        <w:rPr>
          <w:noProof/>
          <w:szCs w:val="24"/>
        </w:rPr>
        <w:tab/>
        <w:t xml:space="preserve">S. Mallick, “Homography Examples using OpenCV ( Python / C ++ ),” 2016. [Online]. Available: </w:t>
      </w:r>
      <w:hyperlink r:id="rId20" w:history="1">
        <w:r w:rsidRPr="00B70D1A">
          <w:rPr>
            <w:rStyle w:val="Hyperlink"/>
            <w:noProof/>
            <w:szCs w:val="24"/>
          </w:rPr>
          <w:t>https://www.learnopencv.com/homography-examples-using-opencv-python-c/</w:t>
        </w:r>
      </w:hyperlink>
      <w:r w:rsidRPr="0097568C">
        <w:rPr>
          <w:noProof/>
          <w:szCs w:val="24"/>
        </w:rPr>
        <w:t>.</w:t>
      </w:r>
    </w:p>
    <w:p w14:paraId="776D5739" w14:textId="426D5339" w:rsidR="00D0364A" w:rsidRPr="00D0364A" w:rsidRDefault="0084476E" w:rsidP="0097568C">
      <w:pPr>
        <w:widowControl w:val="0"/>
        <w:autoSpaceDE w:val="0"/>
        <w:autoSpaceDN w:val="0"/>
        <w:adjustRightInd w:val="0"/>
        <w:ind w:left="640" w:hanging="640"/>
      </w:pPr>
      <w:r>
        <w:fldChar w:fldCharType="end"/>
      </w:r>
    </w:p>
    <w:sectPr w:rsidR="00D0364A" w:rsidRPr="00D0364A" w:rsidSect="00463238">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41B31" w14:textId="77777777" w:rsidR="0000339F" w:rsidRDefault="0000339F">
      <w:pPr>
        <w:spacing w:after="0" w:line="240" w:lineRule="auto"/>
      </w:pPr>
      <w:r>
        <w:separator/>
      </w:r>
    </w:p>
  </w:endnote>
  <w:endnote w:type="continuationSeparator" w:id="0">
    <w:p w14:paraId="12C459B4" w14:textId="77777777" w:rsidR="0000339F" w:rsidRDefault="00003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687195"/>
      <w:docPartObj>
        <w:docPartGallery w:val="Page Numbers (Bottom of Page)"/>
        <w:docPartUnique/>
      </w:docPartObj>
    </w:sdtPr>
    <w:sdtEndPr>
      <w:rPr>
        <w:noProof/>
      </w:rPr>
    </w:sdtEndPr>
    <w:sdtContent>
      <w:p w14:paraId="629424B4" w14:textId="03AC69A2" w:rsidR="00C76E2B" w:rsidRDefault="00C76E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511815" w14:textId="77777777" w:rsidR="00C76E2B" w:rsidRDefault="00C76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6F9E8" w14:textId="77777777" w:rsidR="0000339F" w:rsidRDefault="0000339F">
      <w:pPr>
        <w:spacing w:after="0" w:line="240" w:lineRule="auto"/>
      </w:pPr>
      <w:r>
        <w:separator/>
      </w:r>
    </w:p>
  </w:footnote>
  <w:footnote w:type="continuationSeparator" w:id="0">
    <w:p w14:paraId="236DC048" w14:textId="77777777" w:rsidR="0000339F" w:rsidRDefault="000033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263AE"/>
    <w:multiLevelType w:val="multilevel"/>
    <w:tmpl w:val="B986F424"/>
    <w:lvl w:ilvl="0">
      <w:numFmt w:val="bullet"/>
      <w:lvlText w:val="-"/>
      <w:lvlJc w:val="left"/>
      <w:pPr>
        <w:ind w:left="360" w:hanging="360"/>
      </w:pPr>
      <w:rPr>
        <w:rFonts w:ascii="Times New Roman" w:eastAsiaTheme="minorHAnsi" w:hAnsi="Times New Roman" w:cs="Times New Roman"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17E5A84"/>
    <w:multiLevelType w:val="hybridMultilevel"/>
    <w:tmpl w:val="67D8616A"/>
    <w:lvl w:ilvl="0" w:tplc="0E46F52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3328DF"/>
    <w:multiLevelType w:val="hybridMultilevel"/>
    <w:tmpl w:val="6BAAC724"/>
    <w:lvl w:ilvl="0" w:tplc="F42CF6A6">
      <w:start w:val="3"/>
      <w:numFmt w:val="bullet"/>
      <w:lvlText w:val="-"/>
      <w:lvlJc w:val="left"/>
      <w:pPr>
        <w:ind w:left="720" w:hanging="360"/>
      </w:pPr>
      <w:rPr>
        <w:rFonts w:ascii="Times New Roman" w:eastAsiaTheme="minorHAnsi" w:hAnsi="Times New Roman" w:cs="Times New Roman" w:hint="default"/>
      </w:rPr>
    </w:lvl>
    <w:lvl w:ilvl="1" w:tplc="97D66A1A">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FA0018"/>
    <w:multiLevelType w:val="hybridMultilevel"/>
    <w:tmpl w:val="D25EE4F0"/>
    <w:lvl w:ilvl="0" w:tplc="8D1289F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E418EA"/>
    <w:multiLevelType w:val="hybridMultilevel"/>
    <w:tmpl w:val="DE586632"/>
    <w:lvl w:ilvl="0" w:tplc="2D1E306A">
      <w:start w:val="3"/>
      <w:numFmt w:val="bullet"/>
      <w:lvlText w:val=""/>
      <w:lvlJc w:val="left"/>
      <w:pPr>
        <w:ind w:left="2520" w:hanging="360"/>
      </w:pPr>
      <w:rPr>
        <w:rFonts w:ascii="Symbol" w:eastAsiaTheme="minorHAnsi" w:hAnsi="Symbol"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19BB63D6"/>
    <w:multiLevelType w:val="hybridMultilevel"/>
    <w:tmpl w:val="DB366A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9E5CF5"/>
    <w:multiLevelType w:val="multilevel"/>
    <w:tmpl w:val="4F7A6F24"/>
    <w:lvl w:ilvl="0">
      <w:start w:val="1"/>
      <w:numFmt w:val="decimal"/>
      <w:lvlText w:val="%1."/>
      <w:lvlJc w:val="left"/>
      <w:pPr>
        <w:ind w:left="360" w:hanging="360"/>
      </w:pPr>
      <w:rPr>
        <w:rFonts w:asciiTheme="majorHAnsi" w:eastAsiaTheme="minorEastAsia" w:hAnsiTheme="majorHAnsi"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CA6A38"/>
    <w:multiLevelType w:val="hybridMultilevel"/>
    <w:tmpl w:val="DFDE03DA"/>
    <w:lvl w:ilvl="0" w:tplc="FA88CE6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947223"/>
    <w:multiLevelType w:val="hybridMultilevel"/>
    <w:tmpl w:val="3B80EDEA"/>
    <w:lvl w:ilvl="0" w:tplc="C1F8D20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2A427E"/>
    <w:multiLevelType w:val="multilevel"/>
    <w:tmpl w:val="3F0E4C18"/>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23970A7"/>
    <w:multiLevelType w:val="hybridMultilevel"/>
    <w:tmpl w:val="A39E5286"/>
    <w:lvl w:ilvl="0" w:tplc="0822628A">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9B3C54"/>
    <w:multiLevelType w:val="multilevel"/>
    <w:tmpl w:val="DED891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95E7CDF"/>
    <w:multiLevelType w:val="hybridMultilevel"/>
    <w:tmpl w:val="94F4EDF8"/>
    <w:lvl w:ilvl="0" w:tplc="26E6D270">
      <w:start w:val="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C147CEF"/>
    <w:multiLevelType w:val="hybridMultilevel"/>
    <w:tmpl w:val="88464E76"/>
    <w:lvl w:ilvl="0" w:tplc="4E94EB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00652F"/>
    <w:multiLevelType w:val="hybridMultilevel"/>
    <w:tmpl w:val="E8662DC8"/>
    <w:lvl w:ilvl="0" w:tplc="F42CF6A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C27A62"/>
    <w:multiLevelType w:val="hybridMultilevel"/>
    <w:tmpl w:val="5FC47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241EE7"/>
    <w:multiLevelType w:val="hybridMultilevel"/>
    <w:tmpl w:val="3580BB58"/>
    <w:lvl w:ilvl="0" w:tplc="CB54EF92">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5D3A0F"/>
    <w:multiLevelType w:val="hybridMultilevel"/>
    <w:tmpl w:val="C97E9DCC"/>
    <w:lvl w:ilvl="0" w:tplc="507ACAC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5539A1"/>
    <w:multiLevelType w:val="hybridMultilevel"/>
    <w:tmpl w:val="09A2105A"/>
    <w:lvl w:ilvl="0" w:tplc="ABF2DDB6">
      <w:start w:val="1"/>
      <w:numFmt w:val="bullet"/>
      <w:lvlText w:val=""/>
      <w:lvlJc w:val="left"/>
      <w:pPr>
        <w:ind w:left="1080" w:hanging="360"/>
      </w:pPr>
      <w:rPr>
        <w:rFonts w:ascii="Symbol" w:eastAsiaTheme="minorHAnsi" w:hAnsi="Symbol"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00354E9"/>
    <w:multiLevelType w:val="hybridMultilevel"/>
    <w:tmpl w:val="E1B8D004"/>
    <w:lvl w:ilvl="0" w:tplc="F42CF6A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341274"/>
    <w:multiLevelType w:val="multilevel"/>
    <w:tmpl w:val="2D06C7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53F13AC"/>
    <w:multiLevelType w:val="hybridMultilevel"/>
    <w:tmpl w:val="6DF83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92644A"/>
    <w:multiLevelType w:val="hybridMultilevel"/>
    <w:tmpl w:val="8870A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5D282E"/>
    <w:multiLevelType w:val="hybridMultilevel"/>
    <w:tmpl w:val="F0347CEA"/>
    <w:lvl w:ilvl="0" w:tplc="80DE5C8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0E5F66"/>
    <w:multiLevelType w:val="hybridMultilevel"/>
    <w:tmpl w:val="C42C7E6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E97898"/>
    <w:multiLevelType w:val="hybridMultilevel"/>
    <w:tmpl w:val="6A64E978"/>
    <w:lvl w:ilvl="0" w:tplc="97D66A1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AE87801"/>
    <w:multiLevelType w:val="multilevel"/>
    <w:tmpl w:val="DED891B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C1035F8"/>
    <w:multiLevelType w:val="hybridMultilevel"/>
    <w:tmpl w:val="FD601A14"/>
    <w:lvl w:ilvl="0" w:tplc="D152CBAC">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9D0E35"/>
    <w:multiLevelType w:val="hybridMultilevel"/>
    <w:tmpl w:val="DDB862EA"/>
    <w:lvl w:ilvl="0" w:tplc="A230A52A">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7EDE4F8F"/>
    <w:multiLevelType w:val="hybridMultilevel"/>
    <w:tmpl w:val="F8E29D88"/>
    <w:lvl w:ilvl="0" w:tplc="69A65BE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1"/>
  </w:num>
  <w:num w:numId="3">
    <w:abstractNumId w:val="13"/>
  </w:num>
  <w:num w:numId="4">
    <w:abstractNumId w:val="17"/>
  </w:num>
  <w:num w:numId="5">
    <w:abstractNumId w:val="0"/>
  </w:num>
  <w:num w:numId="6">
    <w:abstractNumId w:val="16"/>
  </w:num>
  <w:num w:numId="7">
    <w:abstractNumId w:val="19"/>
  </w:num>
  <w:num w:numId="8">
    <w:abstractNumId w:val="25"/>
  </w:num>
  <w:num w:numId="9">
    <w:abstractNumId w:val="14"/>
  </w:num>
  <w:num w:numId="10">
    <w:abstractNumId w:val="2"/>
  </w:num>
  <w:num w:numId="11">
    <w:abstractNumId w:val="26"/>
  </w:num>
  <w:num w:numId="12">
    <w:abstractNumId w:val="28"/>
  </w:num>
  <w:num w:numId="13">
    <w:abstractNumId w:val="15"/>
  </w:num>
  <w:num w:numId="14">
    <w:abstractNumId w:val="5"/>
  </w:num>
  <w:num w:numId="15">
    <w:abstractNumId w:val="21"/>
  </w:num>
  <w:num w:numId="16">
    <w:abstractNumId w:val="22"/>
  </w:num>
  <w:num w:numId="17">
    <w:abstractNumId w:val="20"/>
  </w:num>
  <w:num w:numId="18">
    <w:abstractNumId w:val="10"/>
  </w:num>
  <w:num w:numId="19">
    <w:abstractNumId w:val="9"/>
  </w:num>
  <w:num w:numId="20">
    <w:abstractNumId w:val="6"/>
  </w:num>
  <w:num w:numId="21">
    <w:abstractNumId w:val="29"/>
  </w:num>
  <w:num w:numId="22">
    <w:abstractNumId w:val="4"/>
  </w:num>
  <w:num w:numId="23">
    <w:abstractNumId w:val="24"/>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8"/>
  </w:num>
  <w:num w:numId="28">
    <w:abstractNumId w:val="18"/>
  </w:num>
  <w:num w:numId="29">
    <w:abstractNumId w:val="27"/>
  </w:num>
  <w:num w:numId="30">
    <w:abstractNumId w:val="1"/>
  </w:num>
  <w:num w:numId="31">
    <w:abstractNumId w:val="7"/>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0CC"/>
    <w:rsid w:val="0000339F"/>
    <w:rsid w:val="000051CF"/>
    <w:rsid w:val="000103A5"/>
    <w:rsid w:val="00013D0D"/>
    <w:rsid w:val="00016EBF"/>
    <w:rsid w:val="00020A85"/>
    <w:rsid w:val="000231C4"/>
    <w:rsid w:val="00024281"/>
    <w:rsid w:val="00027F31"/>
    <w:rsid w:val="00033875"/>
    <w:rsid w:val="00045A3D"/>
    <w:rsid w:val="00047A4B"/>
    <w:rsid w:val="00050073"/>
    <w:rsid w:val="000531DD"/>
    <w:rsid w:val="00053336"/>
    <w:rsid w:val="00053EC2"/>
    <w:rsid w:val="00055557"/>
    <w:rsid w:val="00062A7B"/>
    <w:rsid w:val="00082341"/>
    <w:rsid w:val="00094DD0"/>
    <w:rsid w:val="00095530"/>
    <w:rsid w:val="00095608"/>
    <w:rsid w:val="0009573D"/>
    <w:rsid w:val="000A204B"/>
    <w:rsid w:val="000A21DD"/>
    <w:rsid w:val="000B24C6"/>
    <w:rsid w:val="000B535A"/>
    <w:rsid w:val="000C0234"/>
    <w:rsid w:val="000C64C2"/>
    <w:rsid w:val="000D63A1"/>
    <w:rsid w:val="000E023E"/>
    <w:rsid w:val="000E23A2"/>
    <w:rsid w:val="000E3C6D"/>
    <w:rsid w:val="000E41CB"/>
    <w:rsid w:val="000E50F8"/>
    <w:rsid w:val="000F6A12"/>
    <w:rsid w:val="00102A21"/>
    <w:rsid w:val="00104E4B"/>
    <w:rsid w:val="001077C2"/>
    <w:rsid w:val="0011206A"/>
    <w:rsid w:val="00113A72"/>
    <w:rsid w:val="00114D71"/>
    <w:rsid w:val="001161A4"/>
    <w:rsid w:val="00117C18"/>
    <w:rsid w:val="00123A6D"/>
    <w:rsid w:val="00130624"/>
    <w:rsid w:val="0013078E"/>
    <w:rsid w:val="00137A82"/>
    <w:rsid w:val="00141271"/>
    <w:rsid w:val="00144BD7"/>
    <w:rsid w:val="00154A3B"/>
    <w:rsid w:val="00156FED"/>
    <w:rsid w:val="00157179"/>
    <w:rsid w:val="0016508B"/>
    <w:rsid w:val="001659D3"/>
    <w:rsid w:val="001670F2"/>
    <w:rsid w:val="001728DC"/>
    <w:rsid w:val="00173B51"/>
    <w:rsid w:val="001771FB"/>
    <w:rsid w:val="0018064E"/>
    <w:rsid w:val="00181BDE"/>
    <w:rsid w:val="001850B8"/>
    <w:rsid w:val="00193696"/>
    <w:rsid w:val="00194FAA"/>
    <w:rsid w:val="001A2D4B"/>
    <w:rsid w:val="001A409B"/>
    <w:rsid w:val="001B2811"/>
    <w:rsid w:val="001B4B0F"/>
    <w:rsid w:val="001B5D67"/>
    <w:rsid w:val="001B776C"/>
    <w:rsid w:val="001C7A41"/>
    <w:rsid w:val="001D0386"/>
    <w:rsid w:val="001D595A"/>
    <w:rsid w:val="001D6803"/>
    <w:rsid w:val="001E029A"/>
    <w:rsid w:val="001E27EB"/>
    <w:rsid w:val="001F3465"/>
    <w:rsid w:val="00201442"/>
    <w:rsid w:val="002018F4"/>
    <w:rsid w:val="00201FD5"/>
    <w:rsid w:val="0020400E"/>
    <w:rsid w:val="00204661"/>
    <w:rsid w:val="00205AB1"/>
    <w:rsid w:val="002123CB"/>
    <w:rsid w:val="00212CDA"/>
    <w:rsid w:val="002135AC"/>
    <w:rsid w:val="00214640"/>
    <w:rsid w:val="00214B38"/>
    <w:rsid w:val="00215273"/>
    <w:rsid w:val="00217F41"/>
    <w:rsid w:val="002221F7"/>
    <w:rsid w:val="00231A39"/>
    <w:rsid w:val="0023493A"/>
    <w:rsid w:val="00241D98"/>
    <w:rsid w:val="00243FD6"/>
    <w:rsid w:val="00245CDB"/>
    <w:rsid w:val="002464A4"/>
    <w:rsid w:val="00247871"/>
    <w:rsid w:val="00247AAA"/>
    <w:rsid w:val="002550C4"/>
    <w:rsid w:val="00256D8B"/>
    <w:rsid w:val="00260101"/>
    <w:rsid w:val="002673C2"/>
    <w:rsid w:val="0027161C"/>
    <w:rsid w:val="002721B4"/>
    <w:rsid w:val="00276AE2"/>
    <w:rsid w:val="00277AD6"/>
    <w:rsid w:val="00281BB7"/>
    <w:rsid w:val="00283FE4"/>
    <w:rsid w:val="00296F63"/>
    <w:rsid w:val="002A0DBE"/>
    <w:rsid w:val="002A66CD"/>
    <w:rsid w:val="002B13BE"/>
    <w:rsid w:val="002B24DE"/>
    <w:rsid w:val="002B39CE"/>
    <w:rsid w:val="002B4537"/>
    <w:rsid w:val="002B55F4"/>
    <w:rsid w:val="002B6E5D"/>
    <w:rsid w:val="002C1911"/>
    <w:rsid w:val="002C2EA2"/>
    <w:rsid w:val="002C575C"/>
    <w:rsid w:val="002D1885"/>
    <w:rsid w:val="002D45A7"/>
    <w:rsid w:val="002D47AE"/>
    <w:rsid w:val="002D696A"/>
    <w:rsid w:val="002E084A"/>
    <w:rsid w:val="002E7619"/>
    <w:rsid w:val="002E76D0"/>
    <w:rsid w:val="002F0429"/>
    <w:rsid w:val="002F4374"/>
    <w:rsid w:val="003023F8"/>
    <w:rsid w:val="00302E4F"/>
    <w:rsid w:val="00303E07"/>
    <w:rsid w:val="00306A42"/>
    <w:rsid w:val="00310EDA"/>
    <w:rsid w:val="00311962"/>
    <w:rsid w:val="0031250B"/>
    <w:rsid w:val="00315DBB"/>
    <w:rsid w:val="0032008D"/>
    <w:rsid w:val="00322389"/>
    <w:rsid w:val="003224C1"/>
    <w:rsid w:val="0032318D"/>
    <w:rsid w:val="00330009"/>
    <w:rsid w:val="00334584"/>
    <w:rsid w:val="0033699F"/>
    <w:rsid w:val="0034231A"/>
    <w:rsid w:val="003438DA"/>
    <w:rsid w:val="003465B8"/>
    <w:rsid w:val="003474CE"/>
    <w:rsid w:val="00352D50"/>
    <w:rsid w:val="003534E5"/>
    <w:rsid w:val="00356BCA"/>
    <w:rsid w:val="00363FFC"/>
    <w:rsid w:val="00364D11"/>
    <w:rsid w:val="0037007F"/>
    <w:rsid w:val="00374B30"/>
    <w:rsid w:val="00381711"/>
    <w:rsid w:val="003838F8"/>
    <w:rsid w:val="00384184"/>
    <w:rsid w:val="003904BF"/>
    <w:rsid w:val="003929C3"/>
    <w:rsid w:val="00397D16"/>
    <w:rsid w:val="003A189B"/>
    <w:rsid w:val="003A55E6"/>
    <w:rsid w:val="003A7CDE"/>
    <w:rsid w:val="003B1807"/>
    <w:rsid w:val="003B303C"/>
    <w:rsid w:val="003B3FEB"/>
    <w:rsid w:val="003B7860"/>
    <w:rsid w:val="003C0EC1"/>
    <w:rsid w:val="003C11FE"/>
    <w:rsid w:val="003C19BE"/>
    <w:rsid w:val="003C1B91"/>
    <w:rsid w:val="003C2177"/>
    <w:rsid w:val="003C7E5F"/>
    <w:rsid w:val="003D08A1"/>
    <w:rsid w:val="003D5A9D"/>
    <w:rsid w:val="003E1DE8"/>
    <w:rsid w:val="003F5ADD"/>
    <w:rsid w:val="003F7E26"/>
    <w:rsid w:val="00401B11"/>
    <w:rsid w:val="00403A3E"/>
    <w:rsid w:val="00403F7F"/>
    <w:rsid w:val="004045D0"/>
    <w:rsid w:val="004078A0"/>
    <w:rsid w:val="00410F0C"/>
    <w:rsid w:val="00413C2E"/>
    <w:rsid w:val="00413CD7"/>
    <w:rsid w:val="00414D19"/>
    <w:rsid w:val="004153CC"/>
    <w:rsid w:val="00421B1E"/>
    <w:rsid w:val="004326A9"/>
    <w:rsid w:val="0043622D"/>
    <w:rsid w:val="00450181"/>
    <w:rsid w:val="004570F6"/>
    <w:rsid w:val="00462267"/>
    <w:rsid w:val="00462BA5"/>
    <w:rsid w:val="00463238"/>
    <w:rsid w:val="004659BD"/>
    <w:rsid w:val="00465C9F"/>
    <w:rsid w:val="004720CA"/>
    <w:rsid w:val="004776C4"/>
    <w:rsid w:val="00480A5A"/>
    <w:rsid w:val="00485781"/>
    <w:rsid w:val="00492107"/>
    <w:rsid w:val="0049339E"/>
    <w:rsid w:val="004946FA"/>
    <w:rsid w:val="00494C2A"/>
    <w:rsid w:val="00494E68"/>
    <w:rsid w:val="004958D2"/>
    <w:rsid w:val="0049701E"/>
    <w:rsid w:val="004A47B3"/>
    <w:rsid w:val="004A645E"/>
    <w:rsid w:val="004A7F4E"/>
    <w:rsid w:val="004B1B8B"/>
    <w:rsid w:val="004B55FC"/>
    <w:rsid w:val="004B5947"/>
    <w:rsid w:val="004B5DEB"/>
    <w:rsid w:val="004B6A88"/>
    <w:rsid w:val="004B6EB2"/>
    <w:rsid w:val="004C527D"/>
    <w:rsid w:val="004C6D08"/>
    <w:rsid w:val="004D3F5C"/>
    <w:rsid w:val="004E3D9E"/>
    <w:rsid w:val="004F16DA"/>
    <w:rsid w:val="004F3225"/>
    <w:rsid w:val="004F755F"/>
    <w:rsid w:val="005003B7"/>
    <w:rsid w:val="005043D3"/>
    <w:rsid w:val="00505AFC"/>
    <w:rsid w:val="00510DAE"/>
    <w:rsid w:val="00513366"/>
    <w:rsid w:val="00521AA0"/>
    <w:rsid w:val="00531D9D"/>
    <w:rsid w:val="00543555"/>
    <w:rsid w:val="005437DB"/>
    <w:rsid w:val="00546038"/>
    <w:rsid w:val="00552CEB"/>
    <w:rsid w:val="005562D3"/>
    <w:rsid w:val="0056496D"/>
    <w:rsid w:val="00565EC7"/>
    <w:rsid w:val="00570575"/>
    <w:rsid w:val="005766FA"/>
    <w:rsid w:val="00576BF4"/>
    <w:rsid w:val="0059067F"/>
    <w:rsid w:val="00590D28"/>
    <w:rsid w:val="0059156B"/>
    <w:rsid w:val="00591C30"/>
    <w:rsid w:val="00591CB6"/>
    <w:rsid w:val="0059262E"/>
    <w:rsid w:val="005A4275"/>
    <w:rsid w:val="005B3555"/>
    <w:rsid w:val="005B3A26"/>
    <w:rsid w:val="005B7A3C"/>
    <w:rsid w:val="005C064D"/>
    <w:rsid w:val="005C43B8"/>
    <w:rsid w:val="005C60CF"/>
    <w:rsid w:val="005C6FAB"/>
    <w:rsid w:val="005D0ACC"/>
    <w:rsid w:val="005D131F"/>
    <w:rsid w:val="005D230D"/>
    <w:rsid w:val="005D4732"/>
    <w:rsid w:val="005D5177"/>
    <w:rsid w:val="005D7AE1"/>
    <w:rsid w:val="005E0DFB"/>
    <w:rsid w:val="005E1B9D"/>
    <w:rsid w:val="005E3295"/>
    <w:rsid w:val="005E6032"/>
    <w:rsid w:val="005E641A"/>
    <w:rsid w:val="005E6F2B"/>
    <w:rsid w:val="005F2386"/>
    <w:rsid w:val="005F309E"/>
    <w:rsid w:val="005F6E9B"/>
    <w:rsid w:val="005F770D"/>
    <w:rsid w:val="00604CE6"/>
    <w:rsid w:val="00607756"/>
    <w:rsid w:val="00614FFB"/>
    <w:rsid w:val="00616C16"/>
    <w:rsid w:val="00623A62"/>
    <w:rsid w:val="006275F5"/>
    <w:rsid w:val="006360CC"/>
    <w:rsid w:val="00637A6A"/>
    <w:rsid w:val="006411AB"/>
    <w:rsid w:val="0064511F"/>
    <w:rsid w:val="0064744E"/>
    <w:rsid w:val="0065566F"/>
    <w:rsid w:val="00662B92"/>
    <w:rsid w:val="006649FA"/>
    <w:rsid w:val="00667790"/>
    <w:rsid w:val="00670EBA"/>
    <w:rsid w:val="00673E07"/>
    <w:rsid w:val="00676F08"/>
    <w:rsid w:val="00677D94"/>
    <w:rsid w:val="006829B9"/>
    <w:rsid w:val="00684D33"/>
    <w:rsid w:val="00685BC9"/>
    <w:rsid w:val="00690243"/>
    <w:rsid w:val="00691A0E"/>
    <w:rsid w:val="00696503"/>
    <w:rsid w:val="006A63AB"/>
    <w:rsid w:val="006A661B"/>
    <w:rsid w:val="006A76F8"/>
    <w:rsid w:val="006B06BC"/>
    <w:rsid w:val="006B34A1"/>
    <w:rsid w:val="006B4142"/>
    <w:rsid w:val="006B5908"/>
    <w:rsid w:val="006B63CB"/>
    <w:rsid w:val="006C4432"/>
    <w:rsid w:val="006C61D9"/>
    <w:rsid w:val="006D121B"/>
    <w:rsid w:val="006D3E35"/>
    <w:rsid w:val="006D4E66"/>
    <w:rsid w:val="006D4EF0"/>
    <w:rsid w:val="006E5D8D"/>
    <w:rsid w:val="006F1058"/>
    <w:rsid w:val="006F122B"/>
    <w:rsid w:val="006F12DD"/>
    <w:rsid w:val="006F5C8C"/>
    <w:rsid w:val="006F7AF1"/>
    <w:rsid w:val="00700CA9"/>
    <w:rsid w:val="00707B14"/>
    <w:rsid w:val="00713DAD"/>
    <w:rsid w:val="00716C61"/>
    <w:rsid w:val="00717756"/>
    <w:rsid w:val="007218AD"/>
    <w:rsid w:val="00724D4E"/>
    <w:rsid w:val="00730C1B"/>
    <w:rsid w:val="00732099"/>
    <w:rsid w:val="007403A1"/>
    <w:rsid w:val="007411B5"/>
    <w:rsid w:val="0074145F"/>
    <w:rsid w:val="0074536F"/>
    <w:rsid w:val="007466DD"/>
    <w:rsid w:val="00752B7F"/>
    <w:rsid w:val="007604FA"/>
    <w:rsid w:val="00762886"/>
    <w:rsid w:val="00762A6C"/>
    <w:rsid w:val="00764DBA"/>
    <w:rsid w:val="00765169"/>
    <w:rsid w:val="00766C57"/>
    <w:rsid w:val="00776D58"/>
    <w:rsid w:val="00780F3C"/>
    <w:rsid w:val="0078538F"/>
    <w:rsid w:val="0079376D"/>
    <w:rsid w:val="007948D7"/>
    <w:rsid w:val="007959C0"/>
    <w:rsid w:val="007A06A8"/>
    <w:rsid w:val="007A506C"/>
    <w:rsid w:val="007A59F2"/>
    <w:rsid w:val="007A6B6F"/>
    <w:rsid w:val="007B4FFB"/>
    <w:rsid w:val="007B541D"/>
    <w:rsid w:val="007C051A"/>
    <w:rsid w:val="007C1336"/>
    <w:rsid w:val="007C3DF3"/>
    <w:rsid w:val="007C6223"/>
    <w:rsid w:val="007D26DE"/>
    <w:rsid w:val="007D317D"/>
    <w:rsid w:val="007D7415"/>
    <w:rsid w:val="007D741F"/>
    <w:rsid w:val="007F22AA"/>
    <w:rsid w:val="007F2560"/>
    <w:rsid w:val="007F2D6D"/>
    <w:rsid w:val="007F39E2"/>
    <w:rsid w:val="007F5E9D"/>
    <w:rsid w:val="007F7B9F"/>
    <w:rsid w:val="00800821"/>
    <w:rsid w:val="00802199"/>
    <w:rsid w:val="00804161"/>
    <w:rsid w:val="00806EDA"/>
    <w:rsid w:val="00810FB9"/>
    <w:rsid w:val="00811BC4"/>
    <w:rsid w:val="008140C7"/>
    <w:rsid w:val="0081437B"/>
    <w:rsid w:val="00814F37"/>
    <w:rsid w:val="008237A0"/>
    <w:rsid w:val="00826D79"/>
    <w:rsid w:val="00832FAD"/>
    <w:rsid w:val="00840D15"/>
    <w:rsid w:val="00843172"/>
    <w:rsid w:val="00843FDF"/>
    <w:rsid w:val="0084476E"/>
    <w:rsid w:val="00853AA2"/>
    <w:rsid w:val="008554C1"/>
    <w:rsid w:val="00856EEE"/>
    <w:rsid w:val="008570BA"/>
    <w:rsid w:val="008619DD"/>
    <w:rsid w:val="008665CD"/>
    <w:rsid w:val="00870798"/>
    <w:rsid w:val="00876D1B"/>
    <w:rsid w:val="0088009F"/>
    <w:rsid w:val="0088639F"/>
    <w:rsid w:val="0089144E"/>
    <w:rsid w:val="008920E7"/>
    <w:rsid w:val="00894856"/>
    <w:rsid w:val="0089525D"/>
    <w:rsid w:val="008A1123"/>
    <w:rsid w:val="008A75CF"/>
    <w:rsid w:val="008B58AD"/>
    <w:rsid w:val="008B66D1"/>
    <w:rsid w:val="008C02F7"/>
    <w:rsid w:val="008C19E2"/>
    <w:rsid w:val="008D15D0"/>
    <w:rsid w:val="008D7A8F"/>
    <w:rsid w:val="008E298C"/>
    <w:rsid w:val="008E54F4"/>
    <w:rsid w:val="008E622E"/>
    <w:rsid w:val="008F1DC1"/>
    <w:rsid w:val="008F2CD4"/>
    <w:rsid w:val="008F30D5"/>
    <w:rsid w:val="008F500D"/>
    <w:rsid w:val="008F5C65"/>
    <w:rsid w:val="008F65B6"/>
    <w:rsid w:val="00903620"/>
    <w:rsid w:val="00905948"/>
    <w:rsid w:val="0090610D"/>
    <w:rsid w:val="009119E8"/>
    <w:rsid w:val="00916B9F"/>
    <w:rsid w:val="009172A7"/>
    <w:rsid w:val="00921261"/>
    <w:rsid w:val="00921E18"/>
    <w:rsid w:val="009364EF"/>
    <w:rsid w:val="00936EC4"/>
    <w:rsid w:val="00940ED4"/>
    <w:rsid w:val="0094119E"/>
    <w:rsid w:val="00946168"/>
    <w:rsid w:val="00946959"/>
    <w:rsid w:val="0095078A"/>
    <w:rsid w:val="00951E86"/>
    <w:rsid w:val="00953349"/>
    <w:rsid w:val="00961DFC"/>
    <w:rsid w:val="00961F87"/>
    <w:rsid w:val="0096748D"/>
    <w:rsid w:val="00972F35"/>
    <w:rsid w:val="0097568C"/>
    <w:rsid w:val="00975A6C"/>
    <w:rsid w:val="00977CDF"/>
    <w:rsid w:val="009819B7"/>
    <w:rsid w:val="00982710"/>
    <w:rsid w:val="009830EE"/>
    <w:rsid w:val="0099427F"/>
    <w:rsid w:val="00995A32"/>
    <w:rsid w:val="009A347E"/>
    <w:rsid w:val="009A50F1"/>
    <w:rsid w:val="009A5F02"/>
    <w:rsid w:val="009B050C"/>
    <w:rsid w:val="009B1C72"/>
    <w:rsid w:val="009B2EB9"/>
    <w:rsid w:val="009B5256"/>
    <w:rsid w:val="009B5296"/>
    <w:rsid w:val="009C68A0"/>
    <w:rsid w:val="009D0B8E"/>
    <w:rsid w:val="009D3591"/>
    <w:rsid w:val="009D5004"/>
    <w:rsid w:val="009D586E"/>
    <w:rsid w:val="009D68D8"/>
    <w:rsid w:val="009E4DA2"/>
    <w:rsid w:val="009E66AD"/>
    <w:rsid w:val="009F21CB"/>
    <w:rsid w:val="009F3CA3"/>
    <w:rsid w:val="009F499C"/>
    <w:rsid w:val="00A0000D"/>
    <w:rsid w:val="00A02603"/>
    <w:rsid w:val="00A12923"/>
    <w:rsid w:val="00A13A94"/>
    <w:rsid w:val="00A21AA5"/>
    <w:rsid w:val="00A23219"/>
    <w:rsid w:val="00A249FE"/>
    <w:rsid w:val="00A27AE0"/>
    <w:rsid w:val="00A30F87"/>
    <w:rsid w:val="00A33A4E"/>
    <w:rsid w:val="00A34216"/>
    <w:rsid w:val="00A40B06"/>
    <w:rsid w:val="00A4662B"/>
    <w:rsid w:val="00A53A7C"/>
    <w:rsid w:val="00A54598"/>
    <w:rsid w:val="00A56619"/>
    <w:rsid w:val="00A634E1"/>
    <w:rsid w:val="00A64DB6"/>
    <w:rsid w:val="00A73A60"/>
    <w:rsid w:val="00A765FF"/>
    <w:rsid w:val="00A8603F"/>
    <w:rsid w:val="00A92C4A"/>
    <w:rsid w:val="00A93E8B"/>
    <w:rsid w:val="00A95021"/>
    <w:rsid w:val="00A9600F"/>
    <w:rsid w:val="00AA5F9B"/>
    <w:rsid w:val="00AB0595"/>
    <w:rsid w:val="00AB3F3A"/>
    <w:rsid w:val="00AB7129"/>
    <w:rsid w:val="00AB78D8"/>
    <w:rsid w:val="00AC3354"/>
    <w:rsid w:val="00AC50C5"/>
    <w:rsid w:val="00AC57F8"/>
    <w:rsid w:val="00AD06B4"/>
    <w:rsid w:val="00AE0022"/>
    <w:rsid w:val="00AE3659"/>
    <w:rsid w:val="00AE6E7B"/>
    <w:rsid w:val="00AF303B"/>
    <w:rsid w:val="00AF542A"/>
    <w:rsid w:val="00AF6975"/>
    <w:rsid w:val="00B02BBA"/>
    <w:rsid w:val="00B04D1D"/>
    <w:rsid w:val="00B07594"/>
    <w:rsid w:val="00B15203"/>
    <w:rsid w:val="00B16A78"/>
    <w:rsid w:val="00B170B6"/>
    <w:rsid w:val="00B201A0"/>
    <w:rsid w:val="00B207C4"/>
    <w:rsid w:val="00B319CD"/>
    <w:rsid w:val="00B32248"/>
    <w:rsid w:val="00B34DAC"/>
    <w:rsid w:val="00B35ADC"/>
    <w:rsid w:val="00B42836"/>
    <w:rsid w:val="00B44F4F"/>
    <w:rsid w:val="00B50F2E"/>
    <w:rsid w:val="00B56DF4"/>
    <w:rsid w:val="00B64F5E"/>
    <w:rsid w:val="00B70D1A"/>
    <w:rsid w:val="00B71A74"/>
    <w:rsid w:val="00B75B7B"/>
    <w:rsid w:val="00B7799F"/>
    <w:rsid w:val="00B87458"/>
    <w:rsid w:val="00B87E9B"/>
    <w:rsid w:val="00B92E3B"/>
    <w:rsid w:val="00B97DCB"/>
    <w:rsid w:val="00BA0C66"/>
    <w:rsid w:val="00BA5B42"/>
    <w:rsid w:val="00BB2243"/>
    <w:rsid w:val="00BB34DA"/>
    <w:rsid w:val="00BB67B4"/>
    <w:rsid w:val="00BC34B6"/>
    <w:rsid w:val="00BD5DB3"/>
    <w:rsid w:val="00BD7099"/>
    <w:rsid w:val="00BE0A5A"/>
    <w:rsid w:val="00BE0BC2"/>
    <w:rsid w:val="00BE19CF"/>
    <w:rsid w:val="00BE22C1"/>
    <w:rsid w:val="00BE325C"/>
    <w:rsid w:val="00BE3719"/>
    <w:rsid w:val="00BE4A43"/>
    <w:rsid w:val="00BE5471"/>
    <w:rsid w:val="00BF1278"/>
    <w:rsid w:val="00BF6078"/>
    <w:rsid w:val="00BF6D0D"/>
    <w:rsid w:val="00BF75FF"/>
    <w:rsid w:val="00C04225"/>
    <w:rsid w:val="00C13622"/>
    <w:rsid w:val="00C14CAE"/>
    <w:rsid w:val="00C23B30"/>
    <w:rsid w:val="00C35039"/>
    <w:rsid w:val="00C35ECB"/>
    <w:rsid w:val="00C36BE4"/>
    <w:rsid w:val="00C4272E"/>
    <w:rsid w:val="00C476ED"/>
    <w:rsid w:val="00C47D32"/>
    <w:rsid w:val="00C50875"/>
    <w:rsid w:val="00C51430"/>
    <w:rsid w:val="00C52886"/>
    <w:rsid w:val="00C56342"/>
    <w:rsid w:val="00C60CCB"/>
    <w:rsid w:val="00C624BF"/>
    <w:rsid w:val="00C635EC"/>
    <w:rsid w:val="00C65C4F"/>
    <w:rsid w:val="00C66BAC"/>
    <w:rsid w:val="00C71435"/>
    <w:rsid w:val="00C76E2B"/>
    <w:rsid w:val="00C83DF3"/>
    <w:rsid w:val="00C86B5B"/>
    <w:rsid w:val="00C87ADA"/>
    <w:rsid w:val="00C90688"/>
    <w:rsid w:val="00C92B5B"/>
    <w:rsid w:val="00CA41D7"/>
    <w:rsid w:val="00CA4732"/>
    <w:rsid w:val="00CA75D0"/>
    <w:rsid w:val="00CA7AC8"/>
    <w:rsid w:val="00CB09CE"/>
    <w:rsid w:val="00CB5FCB"/>
    <w:rsid w:val="00CC019D"/>
    <w:rsid w:val="00CC10BC"/>
    <w:rsid w:val="00CC3089"/>
    <w:rsid w:val="00CC4475"/>
    <w:rsid w:val="00CD0232"/>
    <w:rsid w:val="00CE7E41"/>
    <w:rsid w:val="00CF0B1A"/>
    <w:rsid w:val="00CF0EC0"/>
    <w:rsid w:val="00CF4C82"/>
    <w:rsid w:val="00CF76C1"/>
    <w:rsid w:val="00D0012F"/>
    <w:rsid w:val="00D03263"/>
    <w:rsid w:val="00D0364A"/>
    <w:rsid w:val="00D065DE"/>
    <w:rsid w:val="00D11587"/>
    <w:rsid w:val="00D13DAA"/>
    <w:rsid w:val="00D14651"/>
    <w:rsid w:val="00D163CF"/>
    <w:rsid w:val="00D27FBE"/>
    <w:rsid w:val="00D34C9F"/>
    <w:rsid w:val="00D379C3"/>
    <w:rsid w:val="00D40AE4"/>
    <w:rsid w:val="00D42DAC"/>
    <w:rsid w:val="00D434B4"/>
    <w:rsid w:val="00D45093"/>
    <w:rsid w:val="00D462AE"/>
    <w:rsid w:val="00D5323E"/>
    <w:rsid w:val="00D551A7"/>
    <w:rsid w:val="00D57C82"/>
    <w:rsid w:val="00D60FD9"/>
    <w:rsid w:val="00D6281D"/>
    <w:rsid w:val="00D63616"/>
    <w:rsid w:val="00D65B6B"/>
    <w:rsid w:val="00D66F0F"/>
    <w:rsid w:val="00D74797"/>
    <w:rsid w:val="00D77632"/>
    <w:rsid w:val="00D77D3A"/>
    <w:rsid w:val="00D82827"/>
    <w:rsid w:val="00D83686"/>
    <w:rsid w:val="00D8427E"/>
    <w:rsid w:val="00D9289F"/>
    <w:rsid w:val="00D94CF9"/>
    <w:rsid w:val="00DA01E2"/>
    <w:rsid w:val="00DB1297"/>
    <w:rsid w:val="00DB13C0"/>
    <w:rsid w:val="00DB1781"/>
    <w:rsid w:val="00DC0DE8"/>
    <w:rsid w:val="00DC225E"/>
    <w:rsid w:val="00DC6AD7"/>
    <w:rsid w:val="00DD721F"/>
    <w:rsid w:val="00DE0900"/>
    <w:rsid w:val="00DE1082"/>
    <w:rsid w:val="00DF44FA"/>
    <w:rsid w:val="00DF569A"/>
    <w:rsid w:val="00DF57D2"/>
    <w:rsid w:val="00DF6460"/>
    <w:rsid w:val="00DF78D2"/>
    <w:rsid w:val="00E05682"/>
    <w:rsid w:val="00E1377E"/>
    <w:rsid w:val="00E21A56"/>
    <w:rsid w:val="00E24D56"/>
    <w:rsid w:val="00E26B11"/>
    <w:rsid w:val="00E27BC6"/>
    <w:rsid w:val="00E32DA8"/>
    <w:rsid w:val="00E3660E"/>
    <w:rsid w:val="00E43709"/>
    <w:rsid w:val="00E43C43"/>
    <w:rsid w:val="00E4431B"/>
    <w:rsid w:val="00E45745"/>
    <w:rsid w:val="00E501CC"/>
    <w:rsid w:val="00E53647"/>
    <w:rsid w:val="00E57CF6"/>
    <w:rsid w:val="00E6081B"/>
    <w:rsid w:val="00E61388"/>
    <w:rsid w:val="00E65B41"/>
    <w:rsid w:val="00E662C8"/>
    <w:rsid w:val="00E70E92"/>
    <w:rsid w:val="00E80351"/>
    <w:rsid w:val="00E82EE1"/>
    <w:rsid w:val="00E82F08"/>
    <w:rsid w:val="00E903C5"/>
    <w:rsid w:val="00E928D5"/>
    <w:rsid w:val="00E96677"/>
    <w:rsid w:val="00E97094"/>
    <w:rsid w:val="00EA39B8"/>
    <w:rsid w:val="00EB2441"/>
    <w:rsid w:val="00EB3276"/>
    <w:rsid w:val="00EB4FE3"/>
    <w:rsid w:val="00EC5DB1"/>
    <w:rsid w:val="00EC6D59"/>
    <w:rsid w:val="00ED2454"/>
    <w:rsid w:val="00ED4DF4"/>
    <w:rsid w:val="00ED5EFD"/>
    <w:rsid w:val="00EE13F8"/>
    <w:rsid w:val="00EE796F"/>
    <w:rsid w:val="00EF02F9"/>
    <w:rsid w:val="00EF06A5"/>
    <w:rsid w:val="00EF402A"/>
    <w:rsid w:val="00EF4ADC"/>
    <w:rsid w:val="00EF4F00"/>
    <w:rsid w:val="00EF7113"/>
    <w:rsid w:val="00EF7DE2"/>
    <w:rsid w:val="00EF7EBF"/>
    <w:rsid w:val="00F00B8C"/>
    <w:rsid w:val="00F020FC"/>
    <w:rsid w:val="00F02C72"/>
    <w:rsid w:val="00F047B9"/>
    <w:rsid w:val="00F05898"/>
    <w:rsid w:val="00F05E0C"/>
    <w:rsid w:val="00F0641E"/>
    <w:rsid w:val="00F07E38"/>
    <w:rsid w:val="00F1068B"/>
    <w:rsid w:val="00F14572"/>
    <w:rsid w:val="00F213E5"/>
    <w:rsid w:val="00F21FDD"/>
    <w:rsid w:val="00F23FAA"/>
    <w:rsid w:val="00F25896"/>
    <w:rsid w:val="00F267E6"/>
    <w:rsid w:val="00F27F63"/>
    <w:rsid w:val="00F32743"/>
    <w:rsid w:val="00F335B8"/>
    <w:rsid w:val="00F337FE"/>
    <w:rsid w:val="00F34D91"/>
    <w:rsid w:val="00F55FC0"/>
    <w:rsid w:val="00F56314"/>
    <w:rsid w:val="00F57EBF"/>
    <w:rsid w:val="00F60554"/>
    <w:rsid w:val="00F62108"/>
    <w:rsid w:val="00F671BF"/>
    <w:rsid w:val="00F67B08"/>
    <w:rsid w:val="00F70080"/>
    <w:rsid w:val="00F736FA"/>
    <w:rsid w:val="00F7791D"/>
    <w:rsid w:val="00F77A57"/>
    <w:rsid w:val="00F80275"/>
    <w:rsid w:val="00F851DA"/>
    <w:rsid w:val="00F87B2F"/>
    <w:rsid w:val="00F90AB1"/>
    <w:rsid w:val="00F91374"/>
    <w:rsid w:val="00F92919"/>
    <w:rsid w:val="00F94295"/>
    <w:rsid w:val="00FA579B"/>
    <w:rsid w:val="00FB0130"/>
    <w:rsid w:val="00FB4919"/>
    <w:rsid w:val="00FC2692"/>
    <w:rsid w:val="00FC3983"/>
    <w:rsid w:val="00FD2B91"/>
    <w:rsid w:val="00FD467C"/>
    <w:rsid w:val="00FE0AFF"/>
    <w:rsid w:val="00FE1842"/>
    <w:rsid w:val="00FE44FD"/>
    <w:rsid w:val="00FF1B77"/>
    <w:rsid w:val="00FF2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DA7264"/>
  <w15:chartTrackingRefBased/>
  <w15:docId w15:val="{0B45764E-96C9-4E6F-8180-26D91D37B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6"/>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D28"/>
  </w:style>
  <w:style w:type="paragraph" w:styleId="Heading1">
    <w:name w:val="heading 1"/>
    <w:basedOn w:val="Normal"/>
    <w:next w:val="Normal"/>
    <w:link w:val="Heading1Char"/>
    <w:uiPriority w:val="9"/>
    <w:qFormat/>
    <w:rsid w:val="006360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0CC"/>
    <w:pPr>
      <w:keepNext/>
      <w:keepLines/>
      <w:spacing w:before="40" w:after="0"/>
      <w:outlineLvl w:val="1"/>
    </w:pPr>
    <w:rPr>
      <w:rFonts w:asciiTheme="majorHAnsi" w:eastAsiaTheme="majorEastAsia" w:hAnsiTheme="majorHAnsi" w:cstheme="majorBidi"/>
      <w:color w:val="2F5496" w:themeColor="accent1" w:themeShade="BF"/>
      <w:szCs w:val="26"/>
    </w:rPr>
  </w:style>
  <w:style w:type="paragraph" w:styleId="Heading3">
    <w:name w:val="heading 3"/>
    <w:basedOn w:val="Normal"/>
    <w:next w:val="Normal"/>
    <w:link w:val="Heading3Char"/>
    <w:uiPriority w:val="9"/>
    <w:unhideWhenUsed/>
    <w:qFormat/>
    <w:rsid w:val="00AE3659"/>
    <w:pPr>
      <w:keepNext/>
      <w:keepLines/>
      <w:spacing w:before="40" w:after="0" w:line="256" w:lineRule="auto"/>
      <w:jc w:val="left"/>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E3659"/>
    <w:pPr>
      <w:keepNext/>
      <w:keepLines/>
      <w:spacing w:before="40" w:after="0" w:line="256" w:lineRule="auto"/>
      <w:jc w:val="left"/>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0C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0CC"/>
    <w:rPr>
      <w:rFonts w:asciiTheme="majorHAnsi" w:eastAsiaTheme="majorEastAsia" w:hAnsiTheme="majorHAnsi" w:cstheme="majorBidi"/>
      <w:color w:val="2F5496" w:themeColor="accent1" w:themeShade="BF"/>
      <w:szCs w:val="26"/>
    </w:rPr>
  </w:style>
  <w:style w:type="paragraph" w:styleId="NoSpacing">
    <w:name w:val="No Spacing"/>
    <w:link w:val="NoSpacingChar"/>
    <w:uiPriority w:val="1"/>
    <w:qFormat/>
    <w:rsid w:val="006360CC"/>
    <w:pPr>
      <w:spacing w:after="0" w:line="240" w:lineRule="auto"/>
      <w:jc w:val="left"/>
    </w:pPr>
    <w:rPr>
      <w:rFonts w:asciiTheme="minorHAnsi" w:eastAsiaTheme="minorEastAsia" w:hAnsiTheme="minorHAnsi" w:cstheme="minorBidi"/>
      <w:sz w:val="22"/>
    </w:rPr>
  </w:style>
  <w:style w:type="character" w:customStyle="1" w:styleId="NoSpacingChar">
    <w:name w:val="No Spacing Char"/>
    <w:basedOn w:val="DefaultParagraphFont"/>
    <w:link w:val="NoSpacing"/>
    <w:uiPriority w:val="1"/>
    <w:rsid w:val="006360CC"/>
    <w:rPr>
      <w:rFonts w:asciiTheme="minorHAnsi" w:eastAsiaTheme="minorEastAsia" w:hAnsiTheme="minorHAnsi" w:cstheme="minorBidi"/>
      <w:sz w:val="22"/>
    </w:rPr>
  </w:style>
  <w:style w:type="character" w:styleId="Hyperlink">
    <w:name w:val="Hyperlink"/>
    <w:basedOn w:val="DefaultParagraphFont"/>
    <w:uiPriority w:val="99"/>
    <w:unhideWhenUsed/>
    <w:rsid w:val="006360CC"/>
    <w:rPr>
      <w:color w:val="0563C1" w:themeColor="hyperlink"/>
      <w:u w:val="single"/>
    </w:rPr>
  </w:style>
  <w:style w:type="paragraph" w:styleId="TOC1">
    <w:name w:val="toc 1"/>
    <w:basedOn w:val="Normal"/>
    <w:next w:val="Normal"/>
    <w:autoRedefine/>
    <w:uiPriority w:val="39"/>
    <w:unhideWhenUsed/>
    <w:rsid w:val="006360CC"/>
    <w:pPr>
      <w:tabs>
        <w:tab w:val="left" w:pos="520"/>
        <w:tab w:val="right" w:leader="dot" w:pos="9350"/>
      </w:tabs>
      <w:spacing w:after="100"/>
    </w:pPr>
  </w:style>
  <w:style w:type="paragraph" w:styleId="TOC2">
    <w:name w:val="toc 2"/>
    <w:basedOn w:val="Normal"/>
    <w:next w:val="Normal"/>
    <w:autoRedefine/>
    <w:uiPriority w:val="39"/>
    <w:unhideWhenUsed/>
    <w:rsid w:val="006360CC"/>
    <w:pPr>
      <w:spacing w:after="100"/>
      <w:ind w:left="260"/>
    </w:pPr>
  </w:style>
  <w:style w:type="paragraph" w:styleId="ListParagraph">
    <w:name w:val="List Paragraph"/>
    <w:basedOn w:val="Normal"/>
    <w:uiPriority w:val="34"/>
    <w:qFormat/>
    <w:rsid w:val="006360CC"/>
    <w:pPr>
      <w:ind w:left="720"/>
      <w:contextualSpacing/>
    </w:pPr>
  </w:style>
  <w:style w:type="paragraph" w:styleId="TOCHeading">
    <w:name w:val="TOC Heading"/>
    <w:basedOn w:val="Heading1"/>
    <w:next w:val="Normal"/>
    <w:uiPriority w:val="39"/>
    <w:unhideWhenUsed/>
    <w:qFormat/>
    <w:rsid w:val="006360CC"/>
    <w:pPr>
      <w:outlineLvl w:val="9"/>
    </w:pPr>
  </w:style>
  <w:style w:type="paragraph" w:styleId="Footer">
    <w:name w:val="footer"/>
    <w:basedOn w:val="Normal"/>
    <w:link w:val="FooterChar"/>
    <w:uiPriority w:val="99"/>
    <w:unhideWhenUsed/>
    <w:rsid w:val="006360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60CC"/>
  </w:style>
  <w:style w:type="table" w:styleId="TableGrid">
    <w:name w:val="Table Grid"/>
    <w:basedOn w:val="TableNormal"/>
    <w:uiPriority w:val="39"/>
    <w:rsid w:val="006360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85781"/>
    <w:pPr>
      <w:spacing w:before="100" w:beforeAutospacing="1" w:after="100" w:afterAutospacing="1" w:line="240" w:lineRule="auto"/>
      <w:jc w:val="left"/>
    </w:pPr>
    <w:rPr>
      <w:rFonts w:eastAsia="Times New Roman"/>
      <w:sz w:val="24"/>
      <w:szCs w:val="24"/>
    </w:rPr>
  </w:style>
  <w:style w:type="character" w:styleId="UnresolvedMention">
    <w:name w:val="Unresolved Mention"/>
    <w:basedOn w:val="DefaultParagraphFont"/>
    <w:uiPriority w:val="99"/>
    <w:semiHidden/>
    <w:unhideWhenUsed/>
    <w:rsid w:val="0009573D"/>
    <w:rPr>
      <w:color w:val="605E5C"/>
      <w:shd w:val="clear" w:color="auto" w:fill="E1DFDD"/>
    </w:rPr>
  </w:style>
  <w:style w:type="character" w:styleId="FollowedHyperlink">
    <w:name w:val="FollowedHyperlink"/>
    <w:basedOn w:val="DefaultParagraphFont"/>
    <w:uiPriority w:val="99"/>
    <w:semiHidden/>
    <w:unhideWhenUsed/>
    <w:rsid w:val="0009573D"/>
    <w:rPr>
      <w:color w:val="954F72" w:themeColor="followedHyperlink"/>
      <w:u w:val="single"/>
    </w:rPr>
  </w:style>
  <w:style w:type="character" w:customStyle="1" w:styleId="Heading3Char">
    <w:name w:val="Heading 3 Char"/>
    <w:basedOn w:val="DefaultParagraphFont"/>
    <w:link w:val="Heading3"/>
    <w:uiPriority w:val="9"/>
    <w:rsid w:val="00AE365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E3659"/>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AE3659"/>
    <w:pPr>
      <w:spacing w:after="0" w:line="240" w:lineRule="auto"/>
      <w:jc w:val="lef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3659"/>
    <w:rPr>
      <w:rFonts w:ascii="Segoe UI" w:hAnsi="Segoe UI" w:cs="Segoe UI"/>
      <w:sz w:val="18"/>
      <w:szCs w:val="18"/>
    </w:rPr>
  </w:style>
  <w:style w:type="paragraph" w:styleId="Header">
    <w:name w:val="header"/>
    <w:basedOn w:val="Normal"/>
    <w:link w:val="HeaderChar"/>
    <w:uiPriority w:val="99"/>
    <w:unhideWhenUsed/>
    <w:rsid w:val="00AE3659"/>
    <w:pPr>
      <w:tabs>
        <w:tab w:val="center" w:pos="4680"/>
        <w:tab w:val="right" w:pos="9360"/>
      </w:tabs>
      <w:spacing w:after="0" w:line="240" w:lineRule="auto"/>
      <w:jc w:val="left"/>
    </w:pPr>
  </w:style>
  <w:style w:type="character" w:customStyle="1" w:styleId="HeaderChar">
    <w:name w:val="Header Char"/>
    <w:basedOn w:val="DefaultParagraphFont"/>
    <w:link w:val="Header"/>
    <w:uiPriority w:val="99"/>
    <w:rsid w:val="00AE3659"/>
  </w:style>
  <w:style w:type="character" w:styleId="PlaceholderText">
    <w:name w:val="Placeholder Text"/>
    <w:basedOn w:val="DefaultParagraphFont"/>
    <w:uiPriority w:val="99"/>
    <w:semiHidden/>
    <w:rsid w:val="00AE3659"/>
    <w:rPr>
      <w:color w:val="808080"/>
    </w:rPr>
  </w:style>
  <w:style w:type="paragraph" w:customStyle="1" w:styleId="Python">
    <w:name w:val="Python"/>
    <w:basedOn w:val="Normal"/>
    <w:link w:val="PythonChar"/>
    <w:autoRedefine/>
    <w:qFormat/>
    <w:rsid w:val="00AE3659"/>
    <w:pPr>
      <w:pBdr>
        <w:top w:val="single" w:sz="4" w:space="1" w:color="auto"/>
        <w:left w:val="single" w:sz="4" w:space="4" w:color="auto"/>
        <w:bottom w:val="single" w:sz="4" w:space="1" w:color="auto"/>
        <w:right w:val="single" w:sz="4" w:space="4" w:color="auto"/>
      </w:pBdr>
      <w:spacing w:before="240" w:after="240" w:line="240" w:lineRule="auto"/>
      <w:contextualSpacing/>
      <w:jc w:val="left"/>
    </w:pPr>
    <w:rPr>
      <w:rFonts w:ascii="Consolas" w:eastAsia="Times New Roman" w:hAnsi="Consolas"/>
      <w:sz w:val="24"/>
      <w:szCs w:val="24"/>
    </w:rPr>
  </w:style>
  <w:style w:type="character" w:customStyle="1" w:styleId="PythonChar">
    <w:name w:val="Python Char"/>
    <w:basedOn w:val="DefaultParagraphFont"/>
    <w:link w:val="Python"/>
    <w:rsid w:val="00AE3659"/>
    <w:rPr>
      <w:rFonts w:ascii="Consolas" w:eastAsia="Times New Roman" w:hAnsi="Consolas"/>
      <w:sz w:val="24"/>
      <w:szCs w:val="24"/>
    </w:rPr>
  </w:style>
  <w:style w:type="paragraph" w:styleId="TOC3">
    <w:name w:val="toc 3"/>
    <w:basedOn w:val="Normal"/>
    <w:next w:val="Normal"/>
    <w:autoRedefine/>
    <w:uiPriority w:val="39"/>
    <w:unhideWhenUsed/>
    <w:rsid w:val="00AE3659"/>
    <w:pPr>
      <w:spacing w:after="100" w:line="256" w:lineRule="auto"/>
      <w:ind w:left="520"/>
      <w:jc w:val="left"/>
    </w:pPr>
  </w:style>
  <w:style w:type="paragraph" w:styleId="Caption">
    <w:name w:val="caption"/>
    <w:basedOn w:val="Normal"/>
    <w:next w:val="Normal"/>
    <w:uiPriority w:val="35"/>
    <w:unhideWhenUsed/>
    <w:qFormat/>
    <w:rsid w:val="006D121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47AAA"/>
    <w:pPr>
      <w:spacing w:after="0"/>
    </w:pPr>
  </w:style>
  <w:style w:type="paragraph" w:styleId="EndnoteText">
    <w:name w:val="endnote text"/>
    <w:basedOn w:val="Normal"/>
    <w:link w:val="EndnoteTextChar"/>
    <w:uiPriority w:val="99"/>
    <w:semiHidden/>
    <w:unhideWhenUsed/>
    <w:rsid w:val="00C76E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6E2B"/>
    <w:rPr>
      <w:sz w:val="20"/>
      <w:szCs w:val="20"/>
    </w:rPr>
  </w:style>
  <w:style w:type="character" w:styleId="EndnoteReference">
    <w:name w:val="endnote reference"/>
    <w:basedOn w:val="DefaultParagraphFont"/>
    <w:uiPriority w:val="99"/>
    <w:semiHidden/>
    <w:unhideWhenUsed/>
    <w:rsid w:val="00C76E2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6621">
      <w:bodyDiv w:val="1"/>
      <w:marLeft w:val="0"/>
      <w:marRight w:val="0"/>
      <w:marTop w:val="0"/>
      <w:marBottom w:val="0"/>
      <w:divBdr>
        <w:top w:val="none" w:sz="0" w:space="0" w:color="auto"/>
        <w:left w:val="none" w:sz="0" w:space="0" w:color="auto"/>
        <w:bottom w:val="none" w:sz="0" w:space="0" w:color="auto"/>
        <w:right w:val="none" w:sz="0" w:space="0" w:color="auto"/>
      </w:divBdr>
    </w:div>
    <w:div w:id="67046513">
      <w:bodyDiv w:val="1"/>
      <w:marLeft w:val="0"/>
      <w:marRight w:val="0"/>
      <w:marTop w:val="0"/>
      <w:marBottom w:val="0"/>
      <w:divBdr>
        <w:top w:val="none" w:sz="0" w:space="0" w:color="auto"/>
        <w:left w:val="none" w:sz="0" w:space="0" w:color="auto"/>
        <w:bottom w:val="none" w:sz="0" w:space="0" w:color="auto"/>
        <w:right w:val="none" w:sz="0" w:space="0" w:color="auto"/>
      </w:divBdr>
    </w:div>
    <w:div w:id="153492715">
      <w:bodyDiv w:val="1"/>
      <w:marLeft w:val="0"/>
      <w:marRight w:val="0"/>
      <w:marTop w:val="0"/>
      <w:marBottom w:val="0"/>
      <w:divBdr>
        <w:top w:val="none" w:sz="0" w:space="0" w:color="auto"/>
        <w:left w:val="none" w:sz="0" w:space="0" w:color="auto"/>
        <w:bottom w:val="none" w:sz="0" w:space="0" w:color="auto"/>
        <w:right w:val="none" w:sz="0" w:space="0" w:color="auto"/>
      </w:divBdr>
    </w:div>
    <w:div w:id="267741933">
      <w:bodyDiv w:val="1"/>
      <w:marLeft w:val="0"/>
      <w:marRight w:val="0"/>
      <w:marTop w:val="0"/>
      <w:marBottom w:val="0"/>
      <w:divBdr>
        <w:top w:val="none" w:sz="0" w:space="0" w:color="auto"/>
        <w:left w:val="none" w:sz="0" w:space="0" w:color="auto"/>
        <w:bottom w:val="none" w:sz="0" w:space="0" w:color="auto"/>
        <w:right w:val="none" w:sz="0" w:space="0" w:color="auto"/>
      </w:divBdr>
    </w:div>
    <w:div w:id="278731268">
      <w:bodyDiv w:val="1"/>
      <w:marLeft w:val="0"/>
      <w:marRight w:val="0"/>
      <w:marTop w:val="0"/>
      <w:marBottom w:val="0"/>
      <w:divBdr>
        <w:top w:val="none" w:sz="0" w:space="0" w:color="auto"/>
        <w:left w:val="none" w:sz="0" w:space="0" w:color="auto"/>
        <w:bottom w:val="none" w:sz="0" w:space="0" w:color="auto"/>
        <w:right w:val="none" w:sz="0" w:space="0" w:color="auto"/>
      </w:divBdr>
    </w:div>
    <w:div w:id="303126250">
      <w:bodyDiv w:val="1"/>
      <w:marLeft w:val="0"/>
      <w:marRight w:val="0"/>
      <w:marTop w:val="0"/>
      <w:marBottom w:val="0"/>
      <w:divBdr>
        <w:top w:val="none" w:sz="0" w:space="0" w:color="auto"/>
        <w:left w:val="none" w:sz="0" w:space="0" w:color="auto"/>
        <w:bottom w:val="none" w:sz="0" w:space="0" w:color="auto"/>
        <w:right w:val="none" w:sz="0" w:space="0" w:color="auto"/>
      </w:divBdr>
    </w:div>
    <w:div w:id="404953765">
      <w:bodyDiv w:val="1"/>
      <w:marLeft w:val="0"/>
      <w:marRight w:val="0"/>
      <w:marTop w:val="0"/>
      <w:marBottom w:val="0"/>
      <w:divBdr>
        <w:top w:val="none" w:sz="0" w:space="0" w:color="auto"/>
        <w:left w:val="none" w:sz="0" w:space="0" w:color="auto"/>
        <w:bottom w:val="none" w:sz="0" w:space="0" w:color="auto"/>
        <w:right w:val="none" w:sz="0" w:space="0" w:color="auto"/>
      </w:divBdr>
    </w:div>
    <w:div w:id="414207589">
      <w:bodyDiv w:val="1"/>
      <w:marLeft w:val="0"/>
      <w:marRight w:val="0"/>
      <w:marTop w:val="0"/>
      <w:marBottom w:val="0"/>
      <w:divBdr>
        <w:top w:val="none" w:sz="0" w:space="0" w:color="auto"/>
        <w:left w:val="none" w:sz="0" w:space="0" w:color="auto"/>
        <w:bottom w:val="none" w:sz="0" w:space="0" w:color="auto"/>
        <w:right w:val="none" w:sz="0" w:space="0" w:color="auto"/>
      </w:divBdr>
    </w:div>
    <w:div w:id="438791606">
      <w:bodyDiv w:val="1"/>
      <w:marLeft w:val="0"/>
      <w:marRight w:val="0"/>
      <w:marTop w:val="0"/>
      <w:marBottom w:val="0"/>
      <w:divBdr>
        <w:top w:val="none" w:sz="0" w:space="0" w:color="auto"/>
        <w:left w:val="none" w:sz="0" w:space="0" w:color="auto"/>
        <w:bottom w:val="none" w:sz="0" w:space="0" w:color="auto"/>
        <w:right w:val="none" w:sz="0" w:space="0" w:color="auto"/>
      </w:divBdr>
    </w:div>
    <w:div w:id="486021483">
      <w:bodyDiv w:val="1"/>
      <w:marLeft w:val="0"/>
      <w:marRight w:val="0"/>
      <w:marTop w:val="0"/>
      <w:marBottom w:val="0"/>
      <w:divBdr>
        <w:top w:val="none" w:sz="0" w:space="0" w:color="auto"/>
        <w:left w:val="none" w:sz="0" w:space="0" w:color="auto"/>
        <w:bottom w:val="none" w:sz="0" w:space="0" w:color="auto"/>
        <w:right w:val="none" w:sz="0" w:space="0" w:color="auto"/>
      </w:divBdr>
    </w:div>
    <w:div w:id="664823342">
      <w:bodyDiv w:val="1"/>
      <w:marLeft w:val="0"/>
      <w:marRight w:val="0"/>
      <w:marTop w:val="0"/>
      <w:marBottom w:val="0"/>
      <w:divBdr>
        <w:top w:val="none" w:sz="0" w:space="0" w:color="auto"/>
        <w:left w:val="none" w:sz="0" w:space="0" w:color="auto"/>
        <w:bottom w:val="none" w:sz="0" w:space="0" w:color="auto"/>
        <w:right w:val="none" w:sz="0" w:space="0" w:color="auto"/>
      </w:divBdr>
    </w:div>
    <w:div w:id="775905336">
      <w:bodyDiv w:val="1"/>
      <w:marLeft w:val="0"/>
      <w:marRight w:val="0"/>
      <w:marTop w:val="0"/>
      <w:marBottom w:val="0"/>
      <w:divBdr>
        <w:top w:val="none" w:sz="0" w:space="0" w:color="auto"/>
        <w:left w:val="none" w:sz="0" w:space="0" w:color="auto"/>
        <w:bottom w:val="none" w:sz="0" w:space="0" w:color="auto"/>
        <w:right w:val="none" w:sz="0" w:space="0" w:color="auto"/>
      </w:divBdr>
    </w:div>
    <w:div w:id="894510999">
      <w:bodyDiv w:val="1"/>
      <w:marLeft w:val="0"/>
      <w:marRight w:val="0"/>
      <w:marTop w:val="0"/>
      <w:marBottom w:val="0"/>
      <w:divBdr>
        <w:top w:val="none" w:sz="0" w:space="0" w:color="auto"/>
        <w:left w:val="none" w:sz="0" w:space="0" w:color="auto"/>
        <w:bottom w:val="none" w:sz="0" w:space="0" w:color="auto"/>
        <w:right w:val="none" w:sz="0" w:space="0" w:color="auto"/>
      </w:divBdr>
    </w:div>
    <w:div w:id="925696500">
      <w:bodyDiv w:val="1"/>
      <w:marLeft w:val="0"/>
      <w:marRight w:val="0"/>
      <w:marTop w:val="0"/>
      <w:marBottom w:val="0"/>
      <w:divBdr>
        <w:top w:val="none" w:sz="0" w:space="0" w:color="auto"/>
        <w:left w:val="none" w:sz="0" w:space="0" w:color="auto"/>
        <w:bottom w:val="none" w:sz="0" w:space="0" w:color="auto"/>
        <w:right w:val="none" w:sz="0" w:space="0" w:color="auto"/>
      </w:divBdr>
    </w:div>
    <w:div w:id="1061442649">
      <w:bodyDiv w:val="1"/>
      <w:marLeft w:val="0"/>
      <w:marRight w:val="0"/>
      <w:marTop w:val="0"/>
      <w:marBottom w:val="0"/>
      <w:divBdr>
        <w:top w:val="none" w:sz="0" w:space="0" w:color="auto"/>
        <w:left w:val="none" w:sz="0" w:space="0" w:color="auto"/>
        <w:bottom w:val="none" w:sz="0" w:space="0" w:color="auto"/>
        <w:right w:val="none" w:sz="0" w:space="0" w:color="auto"/>
      </w:divBdr>
    </w:div>
    <w:div w:id="1083724836">
      <w:bodyDiv w:val="1"/>
      <w:marLeft w:val="0"/>
      <w:marRight w:val="0"/>
      <w:marTop w:val="0"/>
      <w:marBottom w:val="0"/>
      <w:divBdr>
        <w:top w:val="none" w:sz="0" w:space="0" w:color="auto"/>
        <w:left w:val="none" w:sz="0" w:space="0" w:color="auto"/>
        <w:bottom w:val="none" w:sz="0" w:space="0" w:color="auto"/>
        <w:right w:val="none" w:sz="0" w:space="0" w:color="auto"/>
      </w:divBdr>
    </w:div>
    <w:div w:id="1139303853">
      <w:bodyDiv w:val="1"/>
      <w:marLeft w:val="0"/>
      <w:marRight w:val="0"/>
      <w:marTop w:val="0"/>
      <w:marBottom w:val="0"/>
      <w:divBdr>
        <w:top w:val="none" w:sz="0" w:space="0" w:color="auto"/>
        <w:left w:val="none" w:sz="0" w:space="0" w:color="auto"/>
        <w:bottom w:val="none" w:sz="0" w:space="0" w:color="auto"/>
        <w:right w:val="none" w:sz="0" w:space="0" w:color="auto"/>
      </w:divBdr>
    </w:div>
    <w:div w:id="1157382334">
      <w:bodyDiv w:val="1"/>
      <w:marLeft w:val="0"/>
      <w:marRight w:val="0"/>
      <w:marTop w:val="0"/>
      <w:marBottom w:val="0"/>
      <w:divBdr>
        <w:top w:val="none" w:sz="0" w:space="0" w:color="auto"/>
        <w:left w:val="none" w:sz="0" w:space="0" w:color="auto"/>
        <w:bottom w:val="none" w:sz="0" w:space="0" w:color="auto"/>
        <w:right w:val="none" w:sz="0" w:space="0" w:color="auto"/>
      </w:divBdr>
    </w:div>
    <w:div w:id="1192720448">
      <w:bodyDiv w:val="1"/>
      <w:marLeft w:val="0"/>
      <w:marRight w:val="0"/>
      <w:marTop w:val="0"/>
      <w:marBottom w:val="0"/>
      <w:divBdr>
        <w:top w:val="none" w:sz="0" w:space="0" w:color="auto"/>
        <w:left w:val="none" w:sz="0" w:space="0" w:color="auto"/>
        <w:bottom w:val="none" w:sz="0" w:space="0" w:color="auto"/>
        <w:right w:val="none" w:sz="0" w:space="0" w:color="auto"/>
      </w:divBdr>
    </w:div>
    <w:div w:id="1244023393">
      <w:bodyDiv w:val="1"/>
      <w:marLeft w:val="0"/>
      <w:marRight w:val="0"/>
      <w:marTop w:val="0"/>
      <w:marBottom w:val="0"/>
      <w:divBdr>
        <w:top w:val="none" w:sz="0" w:space="0" w:color="auto"/>
        <w:left w:val="none" w:sz="0" w:space="0" w:color="auto"/>
        <w:bottom w:val="none" w:sz="0" w:space="0" w:color="auto"/>
        <w:right w:val="none" w:sz="0" w:space="0" w:color="auto"/>
      </w:divBdr>
    </w:div>
    <w:div w:id="1285621064">
      <w:bodyDiv w:val="1"/>
      <w:marLeft w:val="0"/>
      <w:marRight w:val="0"/>
      <w:marTop w:val="0"/>
      <w:marBottom w:val="0"/>
      <w:divBdr>
        <w:top w:val="none" w:sz="0" w:space="0" w:color="auto"/>
        <w:left w:val="none" w:sz="0" w:space="0" w:color="auto"/>
        <w:bottom w:val="none" w:sz="0" w:space="0" w:color="auto"/>
        <w:right w:val="none" w:sz="0" w:space="0" w:color="auto"/>
      </w:divBdr>
    </w:div>
    <w:div w:id="1287196970">
      <w:bodyDiv w:val="1"/>
      <w:marLeft w:val="0"/>
      <w:marRight w:val="0"/>
      <w:marTop w:val="0"/>
      <w:marBottom w:val="0"/>
      <w:divBdr>
        <w:top w:val="none" w:sz="0" w:space="0" w:color="auto"/>
        <w:left w:val="none" w:sz="0" w:space="0" w:color="auto"/>
        <w:bottom w:val="none" w:sz="0" w:space="0" w:color="auto"/>
        <w:right w:val="none" w:sz="0" w:space="0" w:color="auto"/>
      </w:divBdr>
    </w:div>
    <w:div w:id="1289166726">
      <w:bodyDiv w:val="1"/>
      <w:marLeft w:val="0"/>
      <w:marRight w:val="0"/>
      <w:marTop w:val="0"/>
      <w:marBottom w:val="0"/>
      <w:divBdr>
        <w:top w:val="none" w:sz="0" w:space="0" w:color="auto"/>
        <w:left w:val="none" w:sz="0" w:space="0" w:color="auto"/>
        <w:bottom w:val="none" w:sz="0" w:space="0" w:color="auto"/>
        <w:right w:val="none" w:sz="0" w:space="0" w:color="auto"/>
      </w:divBdr>
    </w:div>
    <w:div w:id="1298418392">
      <w:bodyDiv w:val="1"/>
      <w:marLeft w:val="0"/>
      <w:marRight w:val="0"/>
      <w:marTop w:val="0"/>
      <w:marBottom w:val="0"/>
      <w:divBdr>
        <w:top w:val="none" w:sz="0" w:space="0" w:color="auto"/>
        <w:left w:val="none" w:sz="0" w:space="0" w:color="auto"/>
        <w:bottom w:val="none" w:sz="0" w:space="0" w:color="auto"/>
        <w:right w:val="none" w:sz="0" w:space="0" w:color="auto"/>
      </w:divBdr>
    </w:div>
    <w:div w:id="1377658840">
      <w:bodyDiv w:val="1"/>
      <w:marLeft w:val="0"/>
      <w:marRight w:val="0"/>
      <w:marTop w:val="0"/>
      <w:marBottom w:val="0"/>
      <w:divBdr>
        <w:top w:val="none" w:sz="0" w:space="0" w:color="auto"/>
        <w:left w:val="none" w:sz="0" w:space="0" w:color="auto"/>
        <w:bottom w:val="none" w:sz="0" w:space="0" w:color="auto"/>
        <w:right w:val="none" w:sz="0" w:space="0" w:color="auto"/>
      </w:divBdr>
    </w:div>
    <w:div w:id="1427506334">
      <w:bodyDiv w:val="1"/>
      <w:marLeft w:val="0"/>
      <w:marRight w:val="0"/>
      <w:marTop w:val="0"/>
      <w:marBottom w:val="0"/>
      <w:divBdr>
        <w:top w:val="none" w:sz="0" w:space="0" w:color="auto"/>
        <w:left w:val="none" w:sz="0" w:space="0" w:color="auto"/>
        <w:bottom w:val="none" w:sz="0" w:space="0" w:color="auto"/>
        <w:right w:val="none" w:sz="0" w:space="0" w:color="auto"/>
      </w:divBdr>
    </w:div>
    <w:div w:id="1459641192">
      <w:bodyDiv w:val="1"/>
      <w:marLeft w:val="0"/>
      <w:marRight w:val="0"/>
      <w:marTop w:val="0"/>
      <w:marBottom w:val="0"/>
      <w:divBdr>
        <w:top w:val="none" w:sz="0" w:space="0" w:color="auto"/>
        <w:left w:val="none" w:sz="0" w:space="0" w:color="auto"/>
        <w:bottom w:val="none" w:sz="0" w:space="0" w:color="auto"/>
        <w:right w:val="none" w:sz="0" w:space="0" w:color="auto"/>
      </w:divBdr>
    </w:div>
    <w:div w:id="1479227049">
      <w:bodyDiv w:val="1"/>
      <w:marLeft w:val="0"/>
      <w:marRight w:val="0"/>
      <w:marTop w:val="0"/>
      <w:marBottom w:val="0"/>
      <w:divBdr>
        <w:top w:val="none" w:sz="0" w:space="0" w:color="auto"/>
        <w:left w:val="none" w:sz="0" w:space="0" w:color="auto"/>
        <w:bottom w:val="none" w:sz="0" w:space="0" w:color="auto"/>
        <w:right w:val="none" w:sz="0" w:space="0" w:color="auto"/>
      </w:divBdr>
    </w:div>
    <w:div w:id="1597179208">
      <w:bodyDiv w:val="1"/>
      <w:marLeft w:val="0"/>
      <w:marRight w:val="0"/>
      <w:marTop w:val="0"/>
      <w:marBottom w:val="0"/>
      <w:divBdr>
        <w:top w:val="none" w:sz="0" w:space="0" w:color="auto"/>
        <w:left w:val="none" w:sz="0" w:space="0" w:color="auto"/>
        <w:bottom w:val="none" w:sz="0" w:space="0" w:color="auto"/>
        <w:right w:val="none" w:sz="0" w:space="0" w:color="auto"/>
      </w:divBdr>
    </w:div>
    <w:div w:id="1652171294">
      <w:bodyDiv w:val="1"/>
      <w:marLeft w:val="0"/>
      <w:marRight w:val="0"/>
      <w:marTop w:val="0"/>
      <w:marBottom w:val="0"/>
      <w:divBdr>
        <w:top w:val="none" w:sz="0" w:space="0" w:color="auto"/>
        <w:left w:val="none" w:sz="0" w:space="0" w:color="auto"/>
        <w:bottom w:val="none" w:sz="0" w:space="0" w:color="auto"/>
        <w:right w:val="none" w:sz="0" w:space="0" w:color="auto"/>
      </w:divBdr>
    </w:div>
    <w:div w:id="1703674177">
      <w:bodyDiv w:val="1"/>
      <w:marLeft w:val="0"/>
      <w:marRight w:val="0"/>
      <w:marTop w:val="0"/>
      <w:marBottom w:val="0"/>
      <w:divBdr>
        <w:top w:val="none" w:sz="0" w:space="0" w:color="auto"/>
        <w:left w:val="none" w:sz="0" w:space="0" w:color="auto"/>
        <w:bottom w:val="none" w:sz="0" w:space="0" w:color="auto"/>
        <w:right w:val="none" w:sz="0" w:space="0" w:color="auto"/>
      </w:divBdr>
    </w:div>
    <w:div w:id="1734084903">
      <w:bodyDiv w:val="1"/>
      <w:marLeft w:val="0"/>
      <w:marRight w:val="0"/>
      <w:marTop w:val="0"/>
      <w:marBottom w:val="0"/>
      <w:divBdr>
        <w:top w:val="none" w:sz="0" w:space="0" w:color="auto"/>
        <w:left w:val="none" w:sz="0" w:space="0" w:color="auto"/>
        <w:bottom w:val="none" w:sz="0" w:space="0" w:color="auto"/>
        <w:right w:val="none" w:sz="0" w:space="0" w:color="auto"/>
      </w:divBdr>
    </w:div>
    <w:div w:id="1831016426">
      <w:bodyDiv w:val="1"/>
      <w:marLeft w:val="0"/>
      <w:marRight w:val="0"/>
      <w:marTop w:val="0"/>
      <w:marBottom w:val="0"/>
      <w:divBdr>
        <w:top w:val="none" w:sz="0" w:space="0" w:color="auto"/>
        <w:left w:val="none" w:sz="0" w:space="0" w:color="auto"/>
        <w:bottom w:val="none" w:sz="0" w:space="0" w:color="auto"/>
        <w:right w:val="none" w:sz="0" w:space="0" w:color="auto"/>
      </w:divBdr>
    </w:div>
    <w:div w:id="1865484014">
      <w:bodyDiv w:val="1"/>
      <w:marLeft w:val="0"/>
      <w:marRight w:val="0"/>
      <w:marTop w:val="0"/>
      <w:marBottom w:val="0"/>
      <w:divBdr>
        <w:top w:val="none" w:sz="0" w:space="0" w:color="auto"/>
        <w:left w:val="none" w:sz="0" w:space="0" w:color="auto"/>
        <w:bottom w:val="none" w:sz="0" w:space="0" w:color="auto"/>
        <w:right w:val="none" w:sz="0" w:space="0" w:color="auto"/>
      </w:divBdr>
    </w:div>
    <w:div w:id="1867669911">
      <w:bodyDiv w:val="1"/>
      <w:marLeft w:val="0"/>
      <w:marRight w:val="0"/>
      <w:marTop w:val="0"/>
      <w:marBottom w:val="0"/>
      <w:divBdr>
        <w:top w:val="none" w:sz="0" w:space="0" w:color="auto"/>
        <w:left w:val="none" w:sz="0" w:space="0" w:color="auto"/>
        <w:bottom w:val="none" w:sz="0" w:space="0" w:color="auto"/>
        <w:right w:val="none" w:sz="0" w:space="0" w:color="auto"/>
      </w:divBdr>
    </w:div>
    <w:div w:id="1952467227">
      <w:bodyDiv w:val="1"/>
      <w:marLeft w:val="0"/>
      <w:marRight w:val="0"/>
      <w:marTop w:val="0"/>
      <w:marBottom w:val="0"/>
      <w:divBdr>
        <w:top w:val="none" w:sz="0" w:space="0" w:color="auto"/>
        <w:left w:val="none" w:sz="0" w:space="0" w:color="auto"/>
        <w:bottom w:val="none" w:sz="0" w:space="0" w:color="auto"/>
        <w:right w:val="none" w:sz="0" w:space="0" w:color="auto"/>
      </w:divBdr>
    </w:div>
    <w:div w:id="2098018043">
      <w:bodyDiv w:val="1"/>
      <w:marLeft w:val="0"/>
      <w:marRight w:val="0"/>
      <w:marTop w:val="0"/>
      <w:marBottom w:val="0"/>
      <w:divBdr>
        <w:top w:val="none" w:sz="0" w:space="0" w:color="auto"/>
        <w:left w:val="none" w:sz="0" w:space="0" w:color="auto"/>
        <w:bottom w:val="none" w:sz="0" w:space="0" w:color="auto"/>
        <w:right w:val="none" w:sz="0" w:space="0" w:color="auto"/>
      </w:divBdr>
    </w:div>
    <w:div w:id="2138138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viblo.asia/p/ky-thuat-image-alignment-su-dung-phuong-phap-feature-based-trong-bai-toan-nhan-dien-ky-tu-ocr-bJzKmyODK9N"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yperlink" Target="https://www.learnopencv.com/homography-examples-using-opencv-python-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hyperlink" Target="https://medium.com/pylessons/image-stitching-with-opencv-and-python-1ebd9e0a6d7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Tài liệu" ma:contentTypeID="0x01010019899D326E247646886E79CAE7267130" ma:contentTypeVersion="0" ma:contentTypeDescription="Tạo tài liệu mới." ma:contentTypeScope="" ma:versionID="81bc089794b797ed82cf9d29fb2a4893">
  <xsd:schema xmlns:xsd="http://www.w3.org/2001/XMLSchema" xmlns:xs="http://www.w3.org/2001/XMLSchema" xmlns:p="http://schemas.microsoft.com/office/2006/metadata/properties" targetNamespace="http://schemas.microsoft.com/office/2006/metadata/properties" ma:root="true" ma:fieldsID="ffde880a4a4a6f04839eb456dc10472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3</b:Tag>
    <b:RefOrder>1</b:RefOrder>
  </b:Source>
</b:Sources>
</file>

<file path=customXml/itemProps1.xml><?xml version="1.0" encoding="utf-8"?>
<ds:datastoreItem xmlns:ds="http://schemas.openxmlformats.org/officeDocument/2006/customXml" ds:itemID="{05392315-523E-4945-AFA9-66A4EB248C5E}">
  <ds:schemaRefs>
    <ds:schemaRef ds:uri="http://schemas.microsoft.com/sharepoint/v3/contenttype/forms"/>
  </ds:schemaRefs>
</ds:datastoreItem>
</file>

<file path=customXml/itemProps2.xml><?xml version="1.0" encoding="utf-8"?>
<ds:datastoreItem xmlns:ds="http://schemas.openxmlformats.org/officeDocument/2006/customXml" ds:itemID="{CBC21BB7-59B9-4FCA-B7F9-540B1FD3E08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D5F48A2-06D1-4664-8477-D26FE4DC10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D339E07-D709-451D-9F7F-3CC5B2B19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2</TotalTime>
  <Pages>7</Pages>
  <Words>1493</Words>
  <Characters>851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Báo cáo đồ án</vt:lpstr>
    </vt:vector>
  </TitlesOfParts>
  <Company/>
  <LinksUpToDate>false</LinksUpToDate>
  <CharactersWithSpaces>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áo cáo đồ án</dc:title>
  <dc:subject/>
  <dc:creator>Quốc Thịnh Lê</dc:creator>
  <cp:keywords/>
  <dc:description/>
  <cp:lastModifiedBy>Quốc Thịnh Lê</cp:lastModifiedBy>
  <cp:revision>10</cp:revision>
  <dcterms:created xsi:type="dcterms:W3CDTF">2020-01-14T17:31:00Z</dcterms:created>
  <dcterms:modified xsi:type="dcterms:W3CDTF">2020-01-2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899D326E247646886E79CAE7267130</vt:lpwstr>
  </property>
  <property fmtid="{D5CDD505-2E9C-101B-9397-08002B2CF9AE}" pid="3" name="Mendeley Document_1">
    <vt:lpwstr>True</vt:lpwstr>
  </property>
  <property fmtid="{D5CDD505-2E9C-101B-9397-08002B2CF9AE}" pid="4" name="Mendeley Unique User Id_1">
    <vt:lpwstr>a90b9fab-d30d-319f-b256-7839acf8943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